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id w:val="-1576972020"/>
        <w:docPartObj>
          <w:docPartGallery w:val="Cover Pages"/>
          <w:docPartUnique/>
        </w:docPartObj>
      </w:sdtPr>
      <w:sdtEndPr/>
      <w:sdtContent>
        <w:p w:rsidR="00711744" w:rsidRDefault="00711744">
          <w:r>
            <w:rPr>
              <w:noProof/>
              <w:lang w:eastAsia="de-DE"/>
            </w:rPr>
            <mc:AlternateContent>
              <mc:Choice Requires="wps">
                <w:drawing>
                  <wp:anchor distT="0" distB="0" distL="114300" distR="114300" simplePos="0" relativeHeight="251664384" behindDoc="0" locked="0" layoutInCell="1" allowOverlap="1" wp14:anchorId="59911307" wp14:editId="2D93CC7C">
                    <wp:simplePos x="0" y="0"/>
                    <mc:AlternateContent>
                      <mc:Choice Requires="wp14">
                        <wp:positionH relativeFrom="page">
                          <wp14:pctPosHOffset>45500</wp14:pctPosHOffset>
                        </wp:positionH>
                      </mc:Choice>
                      <mc:Fallback>
                        <wp:positionH relativeFrom="page">
                          <wp:posOffset>3439795</wp:posOffset>
                        </wp:positionH>
                      </mc:Fallback>
                    </mc:AlternateContent>
                    <mc:AlternateContent>
                      <mc:Choice Requires="wp14">
                        <wp:positionV relativeFrom="page">
                          <wp14:pctPosVOffset>66000</wp14:pctPosVOffset>
                        </wp:positionV>
                      </mc:Choice>
                      <mc:Fallback>
                        <wp:positionV relativeFrom="page">
                          <wp:posOffset>7056755</wp:posOffset>
                        </wp:positionV>
                      </mc:Fallback>
                    </mc:AlternateContent>
                    <wp:extent cx="2797810" cy="268605"/>
                    <wp:effectExtent l="0" t="0" r="0" b="0"/>
                    <wp:wrapSquare wrapText="bothSides"/>
                    <wp:docPr id="33" name="Textfeld 33"/>
                    <wp:cNvGraphicFramePr/>
                    <a:graphic xmlns:a="http://schemas.openxmlformats.org/drawingml/2006/main">
                      <a:graphicData uri="http://schemas.microsoft.com/office/word/2010/wordprocessingShape">
                        <wps:wsp>
                          <wps:cNvSpPr txBox="1"/>
                          <wps:spPr>
                            <a:xfrm>
                              <a:off x="0" y="0"/>
                              <a:ext cx="2797810" cy="268605"/>
                            </a:xfrm>
                            <a:prstGeom prst="rect">
                              <a:avLst/>
                            </a:prstGeom>
                            <a:noFill/>
                            <a:ln w="6350">
                              <a:noFill/>
                            </a:ln>
                            <a:effectLst/>
                          </wps:spPr>
                          <wps:txbx>
                            <w:txbxContent>
                              <w:sdt>
                                <w:sdtPr>
                                  <w:rPr>
                                    <w:rFonts w:asciiTheme="majorHAnsi" w:eastAsiaTheme="minorHAnsi" w:hAnsiTheme="majorHAnsi"/>
                                    <w:color w:val="1F497D" w:themeColor="text2"/>
                                    <w:szCs w:val="32"/>
                                    <w:lang w:eastAsia="en-US"/>
                                  </w:rPr>
                                  <w:alias w:val="Untertitel"/>
                                  <w:id w:val="1245227767"/>
                                  <w:dataBinding w:prefixMappings="xmlns:ns0='http://schemas.openxmlformats.org/package/2006/metadata/core-properties' xmlns:ns1='http://purl.org/dc/elements/1.1/'" w:xpath="/ns0:coreProperties[1]/ns1:subject[1]" w:storeItemID="{6C3C8BC8-F283-45AE-878A-BAB7291924A1}"/>
                                  <w:text/>
                                </w:sdtPr>
                                <w:sdtEndPr/>
                                <w:sdtContent>
                                  <w:p w:rsidR="0021212B" w:rsidRPr="00711744" w:rsidRDefault="0021212B">
                                    <w:pPr>
                                      <w:pStyle w:val="KeinLeerraum"/>
                                      <w:rPr>
                                        <w:color w:val="1F497D" w:themeColor="text2"/>
                                        <w:sz w:val="16"/>
                                      </w:rPr>
                                    </w:pPr>
                                    <w:r w:rsidRPr="00711744">
                                      <w:rPr>
                                        <w:rFonts w:asciiTheme="majorHAnsi" w:eastAsiaTheme="minorHAnsi" w:hAnsiTheme="majorHAnsi"/>
                                        <w:color w:val="1F497D" w:themeColor="text2"/>
                                        <w:szCs w:val="32"/>
                                        <w:lang w:eastAsia="en-US"/>
                                      </w:rPr>
                                      <w:t>Dr. Gabriele Seidel</w:t>
                                    </w:r>
                                  </w:p>
                                </w:sdtContent>
                              </w:sdt>
                              <w:p w:rsidR="0021212B" w:rsidRPr="00711744" w:rsidRDefault="0021212B">
                                <w:pPr>
                                  <w:pStyle w:val="KeinLeerraum"/>
                                  <w:rPr>
                                    <w:color w:val="1F497D" w:themeColor="text2"/>
                                    <w:sz w:val="16"/>
                                  </w:rPr>
                                </w:pP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spAutoFit/>
                          </wps:bodyPr>
                        </wps:wsp>
                      </a:graphicData>
                    </a:graphic>
                    <wp14:sizeRelH relativeFrom="page">
                      <wp14:pctWidth>3600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feld 33" o:spid="_x0000_s1026" type="#_x0000_t202" style="position:absolute;margin-left:0;margin-top:0;width:220.3pt;height:21.15pt;z-index:251664384;visibility:visible;mso-wrap-style:square;mso-width-percent:360;mso-height-percent:0;mso-left-percent:455;mso-top-percent:660;mso-wrap-distance-left:9pt;mso-wrap-distance-top:0;mso-wrap-distance-right:9pt;mso-wrap-distance-bottom:0;mso-position-horizontal-relative:page;mso-position-vertical-relative:page;mso-width-percent:360;mso-height-percent:0;mso-left-percent:455;mso-top-percent:66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" filled="f" stroked="f" strokeweight=".5pt">
                    <v:textbox style="mso-fit-shape-to-text:t">
                      <w:txbxContent>
                        <w:sdt>
                          <w:sdtPr>
                            <w:rPr>
                              <w:rFonts w:asciiTheme="majorHAnsi" w:eastAsiaTheme="minorHAnsi" w:hAnsiTheme="majorHAnsi"/>
                              <w:color w:val="1F497D" w:themeColor="text2"/>
                              <w:szCs w:val="32"/>
                              <w:lang w:eastAsia="en-US"/>
                            </w:rPr>
                            <w:alias w:val="Untertitel"/>
                            <w:id w:val="1245227767"/>
                            <w:dataBinding w:prefixMappings="xmlns:ns0='http://schemas.openxmlformats.org/package/2006/metadata/core-properties' xmlns:ns1='http://purl.org/dc/elements/1.1/'" w:xpath="/ns0:coreProperties[1]/ns1:subject[1]" w:storeItemID="{6C3C8BC8-F283-45AE-878A-BAB7291924A1}"/>
                            <w:text/>
                          </w:sdtPr>
                          <w:sdtEndPr/>
                          <w:sdtContent>
                            <w:p w:rsidR="0021212B" w:rsidRPr="00711744" w:rsidRDefault="0021212B">
                              <w:pPr>
                                <w:pStyle w:val="KeinLeerraum"/>
                                <w:rPr>
                                  <w:color w:val="1F497D" w:themeColor="text2"/>
                                  <w:sz w:val="16"/>
                                </w:rPr>
                              </w:pPr>
                              <w:r w:rsidRPr="00711744">
                                <w:rPr>
                                  <w:rFonts w:asciiTheme="majorHAnsi" w:eastAsiaTheme="minorHAnsi" w:hAnsiTheme="majorHAnsi"/>
                                  <w:color w:val="1F497D" w:themeColor="text2"/>
                                  <w:szCs w:val="32"/>
                                  <w:lang w:eastAsia="en-US"/>
                                </w:rPr>
                                <w:t>Dr. Gabriele Seidel</w:t>
                              </w:r>
                            </w:p>
                          </w:sdtContent>
                        </w:sdt>
                        <w:p w:rsidR="0021212B" w:rsidRPr="00711744" w:rsidRDefault="0021212B">
                          <w:pPr>
                            <w:pStyle w:val="KeinLeerraum"/>
                            <w:rPr>
                              <w:color w:val="1F497D" w:themeColor="text2"/>
                              <w:sz w:val="16"/>
                            </w:rPr>
                          </w:pPr>
                        </w:p>
                      </w:txbxContent>
                    </v:textbox>
                    <w10:wrap type="square" anchorx="page" anchory="page"/>
                  </v:shape>
                </w:pict>
              </mc:Fallback>
            </mc:AlternateContent>
          </w:r>
          <w:r>
            <w:rPr>
              <w:noProof/>
              <w:lang w:eastAsia="de-DE"/>
            </w:rPr>
            <mc:AlternateContent>
              <mc:Choice Requires="wps">
                <w:drawing>
                  <wp:anchor distT="0" distB="0" distL="114300" distR="114300" simplePos="0" relativeHeight="251663360" behindDoc="1" locked="0" layoutInCell="1" allowOverlap="1" wp14:anchorId="1A187BD4" wp14:editId="38533222">
                    <wp:simplePos x="0" y="0"/>
                    <wp:positionH relativeFrom="page">
                      <wp:align>center</wp:align>
                    </wp:positionH>
                    <wp:positionV relativeFrom="page">
                      <wp:align>center</wp:align>
                    </wp:positionV>
                    <wp:extent cx="7383780" cy="9555480"/>
                    <wp:effectExtent l="0" t="0" r="0" b="0"/>
                    <wp:wrapNone/>
                    <wp:docPr id="34" name="Rechteck 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383780" cy="9555480"/>
                            </a:xfrm>
                            <a:prstGeom prst="rect">
                              <a:avLst/>
                            </a:prstGeom>
                            <a:ln>
                              <a:noFill/>
                            </a:ln>
                          </wps:spPr>
                          <wps:style>
                            <a:lnRef idx="2">
                              <a:schemeClr val="accent1">
                                <a:shade val="50000"/>
                              </a:schemeClr>
                            </a:lnRef>
                            <a:fillRef idx="1003">
                              <a:schemeClr val="lt2"/>
                            </a:fillRef>
                            <a:effectRef idx="0">
                              <a:schemeClr val="accent1"/>
                            </a:effectRef>
                            <a:fontRef idx="minor">
                              <a:schemeClr val="lt1"/>
                            </a:fontRef>
                          </wps:style>
                          <wps:txbx>
                            <w:txbxContent>
                              <w:p w:rsidR="0021212B" w:rsidRDefault="0021212B"/>
                            </w:txbxContent>
                          </wps:txbx>
                          <wps:bodyPr rot="0" spcFirstLastPara="0" vertOverflow="overflow" horzOverflow="overflow" vert="horz" wrap="square" lIns="274320" tIns="45720" rIns="274320" bIns="45720" numCol="1" spcCol="0" rtlCol="0" fromWordArt="0" anchor="ctr" anchorCtr="0" forceAA="0" compatLnSpc="1">
                            <a:prstTxWarp prst="textNoShape">
                              <a:avLst/>
                            </a:prstTxWarp>
                            <a:noAutofit/>
                          </wps:bodyPr>
                        </wps:wsp>
                      </a:graphicData>
                    </a:graphic>
                    <wp14:sizeRelH relativeFrom="page">
                      <wp14:pctWidth>95000</wp14:pctWidth>
                    </wp14:sizeRelH>
                    <wp14:sizeRelV relativeFrom="page">
                      <wp14:pctHeight>95000</wp14:pctHeight>
                    </wp14:sizeRelV>
                  </wp:anchor>
                </w:drawing>
              </mc:Choice>
              <mc:Fallback>
                <w:pict>
                  <v:rect id="Rechteck 34" o:spid="_x0000_s1027" style="position:absolute;margin-left:0;margin-top:0;width:581.4pt;height:752.4pt;z-index:-251653120;visibility:visible;mso-wrap-style:square;mso-width-percent:950;mso-height-percent:950;mso-wrap-distance-left:9pt;mso-wrap-distance-top:0;mso-wrap-distance-right:9pt;mso-wrap-distance-bottom:0;mso-position-horizontal:center;mso-position-horizontal-relative:page;mso-position-vertical:center;mso-position-vertical-relative:page;mso-width-percent:950;mso-height-percent:95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" fillcolor="#f1efe6 [2579]" stroked="f" strokeweight="2pt">
                    <v:fill color2="#575131 [963]" rotate="t" focusposition=".5,.5" focussize="" focus="100%" type="gradientRadial"/>
                    <v:path arrowok="t"/>
                    <v:textbox inset="21.6pt,,21.6pt">
                      <w:txbxContent>
                        <w:p w:rsidR="0021212B" w:rsidRDefault="0021212B"/>
                      </w:txbxContent>
                    </v:textbox>
                    <w10:wrap anchorx="page" anchory="page"/>
                  </v:rect>
                </w:pict>
              </mc:Fallback>
            </mc:AlternateContent>
          </w:r>
          <w:r>
            <w:rPr>
              <w:noProof/>
              <w:lang w:eastAsia="de-DE"/>
            </w:rPr>
            <mc:AlternateContent>
              <mc:Choice Requires="wps">
                <w:drawing>
                  <wp:anchor distT="0" distB="0" distL="114300" distR="114300" simplePos="0" relativeHeight="251660288" behindDoc="0" locked="0" layoutInCell="1" allowOverlap="1" wp14:anchorId="6AB70C14" wp14:editId="0B575148">
                    <wp:simplePos x="0" y="0"/>
                    <mc:AlternateContent>
                      <mc:Choice Requires="wp14">
                        <wp:positionH relativeFrom="page">
                          <wp14:pctPosHOffset>45500</wp14:pctPosHOffset>
                        </wp:positionH>
                      </mc:Choice>
                      <mc:Fallback>
                        <wp:positionH relativeFrom="page">
                          <wp:posOffset>3439795</wp:posOffset>
                        </wp:positionH>
                      </mc:Fallback>
                    </mc:AlternateContent>
                    <mc:AlternateContent>
                      <mc:Choice Requires="wp14">
                        <wp:positionV relativeFrom="page">
                          <wp14:pctPosVOffset>2500</wp14:pctPosVOffset>
                        </wp:positionV>
                      </mc:Choice>
                      <mc:Fallback>
                        <wp:positionV relativeFrom="page">
                          <wp:posOffset>266700</wp:posOffset>
                        </wp:positionV>
                      </mc:Fallback>
                    </mc:AlternateContent>
                    <wp:extent cx="2875915" cy="3017520"/>
                    <wp:effectExtent l="0" t="0" r="0" b="0"/>
                    <wp:wrapNone/>
                    <wp:docPr id="35" name="Rechteck 35"/>
                    <wp:cNvGraphicFramePr/>
                    <a:graphic xmlns:a="http://schemas.openxmlformats.org/drawingml/2006/main">
                      <a:graphicData uri="http://schemas.microsoft.com/office/word/2010/wordprocessingShape">
                        <wps:wsp>
                          <wps:cNvSpPr/>
                          <wps:spPr>
                            <a:xfrm>
                              <a:off x="0" y="0"/>
                              <a:ext cx="2875915" cy="3017520"/>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1212B" w:rsidRDefault="0021212B">
                                <w:pPr>
                                  <w:spacing w:before="240"/>
                                  <w:jc w:val="center"/>
                                  <w:rPr>
                                    <w:color w:val="FFFFFF" w:themeColor="background1"/>
                                  </w:rPr>
                                </w:pPr>
                              </w:p>
                            </w:txbxContent>
                          </wps:txbx>
                          <wps:bodyPr rot="0" spcFirstLastPara="0" vertOverflow="overflow" horzOverflow="overflow" vert="horz" wrap="square" lIns="182880" tIns="182880" rIns="182880" bIns="365760" numCol="1" spcCol="0" rtlCol="0" fromWordArt="0" anchor="b" anchorCtr="0" forceAA="0" compatLnSpc="1">
                            <a:prstTxWarp prst="textNoShape">
                              <a:avLst/>
                            </a:prstTxWarp>
                            <a:noAutofit/>
                          </wps:bodyPr>
                        </wps:wsp>
                      </a:graphicData>
                    </a:graphic>
                    <wp14:sizeRelH relativeFrom="page">
                      <wp14:pctWidth>37000</wp14:pctWidth>
                    </wp14:sizeRelH>
                    <wp14:sizeRelV relativeFrom="page">
                      <wp14:pctHeight>30000</wp14:pctHeight>
                    </wp14:sizeRelV>
                  </wp:anchor>
                </w:drawing>
              </mc:Choice>
              <mc:Fallback>
                <w:pict>
                  <v:rect id="Rechteck 35" o:spid="_x0000_s1028" style="position:absolute;margin-left:0;margin-top:0;width:226.45pt;height:237.6pt;z-index:251660288;visibility:visible;mso-wrap-style:square;mso-width-percent:370;mso-height-percent:300;mso-left-percent:455;mso-top-percent:25;mso-wrap-distance-left:9pt;mso-wrap-distance-top:0;mso-wrap-distance-right:9pt;mso-wrap-distance-bottom:0;mso-position-horizontal-relative:page;mso-position-vertical-relative:page;mso-width-percent:370;mso-height-percent:300;mso-left-percent:455;mso-top-percent:25;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" fillcolor="#1f497d [3215]" stroked="f" strokeweight="2pt">
                    <v:textbox inset="14.4pt,14.4pt,14.4pt,28.8pt">
                      <w:txbxContent>
                        <w:p w:rsidR="0021212B" w:rsidRDefault="0021212B">
                          <w:pPr>
                            <w:spacing w:before="240"/>
                            <w:jc w:val="center"/>
                            <w:rPr>
                              <w:color w:val="FFFFFF" w:themeColor="background1"/>
                            </w:rPr>
                          </w:pPr>
                        </w:p>
                      </w:txbxContent>
                    </v:textbox>
                    <w10:wrap anchorx="page" anchory="page"/>
                  </v:rect>
                </w:pict>
              </mc:Fallback>
            </mc:AlternateContent>
          </w:r>
          <w:r>
            <w:rPr>
              <w:noProof/>
              <w:lang w:eastAsia="de-DE"/>
            </w:rPr>
            <mc:AlternateContent>
              <mc:Choice Requires="wps">
                <w:drawing>
                  <wp:anchor distT="0" distB="0" distL="114300" distR="114300" simplePos="0" relativeHeight="251659264" behindDoc="0" locked="0" layoutInCell="1" allowOverlap="1" wp14:anchorId="2FD5EDDB" wp14:editId="3D12B4F7">
                    <wp:simplePos x="0" y="0"/>
                    <mc:AlternateContent>
                      <mc:Choice Requires="wp14">
                        <wp:positionH relativeFrom="page">
                          <wp14:pctPosHOffset>44000</wp14:pctPosHOffset>
                        </wp:positionH>
                      </mc:Choice>
                      <mc:Fallback>
                        <wp:positionH relativeFrom="page">
                          <wp:posOffset>3326130</wp:posOffset>
                        </wp:positionH>
                      </mc:Fallback>
                    </mc:AlternateContent>
                    <mc:AlternateContent>
                      <mc:Choice Requires="wp14">
                        <wp:positionV relativeFrom="page">
                          <wp14:pctPosVOffset>2500</wp14:pctPosVOffset>
                        </wp:positionV>
                      </mc:Choice>
                      <mc:Fallback>
                        <wp:positionV relativeFrom="page">
                          <wp:posOffset>266700</wp:posOffset>
                        </wp:positionV>
                      </mc:Fallback>
                    </mc:AlternateContent>
                    <wp:extent cx="3108960" cy="7040880"/>
                    <wp:effectExtent l="0" t="0" r="0" b="0"/>
                    <wp:wrapNone/>
                    <wp:docPr id="36" name="Rechteck 36"/>
                    <wp:cNvGraphicFramePr/>
                    <a:graphic xmlns:a="http://schemas.openxmlformats.org/drawingml/2006/main">
                      <a:graphicData uri="http://schemas.microsoft.com/office/word/2010/wordprocessingShape">
                        <wps:wsp>
                          <wps:cNvSpPr/>
                          <wps:spPr>
                            <a:xfrm>
                              <a:off x="0" y="0"/>
                              <a:ext cx="3108960" cy="7040880"/>
                            </a:xfrm>
                            <a:prstGeom prst="rect">
                              <a:avLst/>
                            </a:prstGeom>
                            <a:solidFill>
                              <a:schemeClr val="bg1"/>
                            </a:solidFill>
                            <a:ln w="15875">
                              <a:solidFill>
                                <a:schemeClr val="bg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40000</wp14:pctWidth>
                    </wp14:sizeRelH>
                    <wp14:sizeRelV relativeFrom="page">
                      <wp14:pctHeight>70000</wp14:pctHeight>
                    </wp14:sizeRelV>
                  </wp:anchor>
                </w:drawing>
              </mc:Choice>
              <mc:Fallback>
                <w:pict>
                  <v:rect id="Rechteck 36" o:spid="_x0000_s1026" style="position:absolute;margin-left:0;margin-top:0;width:244.8pt;height:554.4pt;z-index:251659264;visibility:visible;mso-wrap-style:square;mso-width-percent:400;mso-height-percent:700;mso-left-percent:440;mso-top-percent:25;mso-wrap-distance-left:9pt;mso-wrap-distance-top:0;mso-wrap-distance-right:9pt;mso-wrap-distance-bottom:0;mso-position-horizontal-relative:page;mso-position-vertical-relative:page;mso-width-percent:400;mso-height-percent:700;mso-left-percent:440;mso-top-percent:25;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" fillcolor="white [3212]" strokecolor="#938953 [1614]" strokeweight="1.25pt">
                    <w10:wrap anchorx="page" anchory="page"/>
                  </v:rect>
                </w:pict>
              </mc:Fallback>
            </mc:AlternateContent>
          </w:r>
          <w:r>
            <w:rPr>
              <w:noProof/>
              <w:lang w:eastAsia="de-DE"/>
            </w:rPr>
            <mc:AlternateContent>
              <mc:Choice Requires="wps">
                <w:drawing>
                  <wp:anchor distT="0" distB="0" distL="114300" distR="114300" simplePos="0" relativeHeight="251662336" behindDoc="0" locked="0" layoutInCell="1" allowOverlap="1" wp14:anchorId="11B5295F" wp14:editId="6E00D97B">
                    <wp:simplePos x="0" y="0"/>
                    <mc:AlternateContent>
                      <mc:Choice Requires="wp14">
                        <wp:positionH relativeFrom="page">
                          <wp14:pctPosHOffset>45500</wp14:pctPosHOffset>
                        </wp:positionH>
                      </mc:Choice>
                      <mc:Fallback>
                        <wp:positionH relativeFrom="page">
                          <wp:posOffset>3439795</wp:posOffset>
                        </wp:positionH>
                      </mc:Fallback>
                    </mc:AlternateContent>
                    <mc:AlternateContent>
                      <mc:Choice Requires="wp14">
                        <wp:positionV relativeFrom="page">
                          <wp14:pctPosVOffset>69000</wp14:pctPosVOffset>
                        </wp:positionV>
                      </mc:Choice>
                      <mc:Fallback>
                        <wp:positionV relativeFrom="page">
                          <wp:posOffset>7377430</wp:posOffset>
                        </wp:positionV>
                      </mc:Fallback>
                    </mc:AlternateContent>
                    <wp:extent cx="2875915" cy="118745"/>
                    <wp:effectExtent l="0" t="0" r="0" b="0"/>
                    <wp:wrapNone/>
                    <wp:docPr id="37" name="Rechteck 37"/>
                    <wp:cNvGraphicFramePr/>
                    <a:graphic xmlns:a="http://schemas.openxmlformats.org/drawingml/2006/main">
                      <a:graphicData uri="http://schemas.microsoft.com/office/word/2010/wordprocessingShape">
                        <wps:wsp>
                          <wps:cNvSpPr/>
                          <wps:spPr>
                            <a:xfrm>
                              <a:off x="0" y="0"/>
                              <a:ext cx="2875915" cy="118745"/>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37000</wp14:pctWidth>
                    </wp14:sizeRelH>
                    <wp14:sizeRelV relativeFrom="margin">
                      <wp14:pctHeight>0</wp14:pctHeight>
                    </wp14:sizeRelV>
                  </wp:anchor>
                </w:drawing>
              </mc:Choice>
              <mc:Fallback>
                <w:pict>
                  <v:rect id="Rechteck 37" o:spid="_x0000_s1026" style="position:absolute;margin-left:0;margin-top:0;width:226.45pt;height:9.35pt;z-index:251662336;visibility:visible;mso-wrap-style:square;mso-width-percent:370;mso-height-percent:0;mso-left-percent:455;mso-top-percent:690;mso-wrap-distance-left:9pt;mso-wrap-distance-top:0;mso-wrap-distance-right:9pt;mso-wrap-distance-bottom:0;mso-position-horizontal-relative:page;mso-position-vertical-relative:page;mso-width-percent:370;mso-height-percent:0;mso-left-percent:455;mso-top-percent:69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" fillcolor="#4f81bd [3204]" stroked="f" strokeweight="2pt">
                    <w10:wrap anchorx="page" anchory="page"/>
                  </v:rect>
                </w:pict>
              </mc:Fallback>
            </mc:AlternateContent>
          </w:r>
          <w:r>
            <w:rPr>
              <w:noProof/>
              <w:lang w:eastAsia="de-DE"/>
            </w:rPr>
            <mc:AlternateContent>
              <mc:Choice Requires="wps">
                <w:drawing>
                  <wp:anchor distT="0" distB="0" distL="114300" distR="114300" simplePos="0" relativeHeight="251661312" behindDoc="0" locked="0" layoutInCell="1" allowOverlap="1" wp14:anchorId="31A437D3" wp14:editId="03FE61F6">
                    <wp:simplePos x="0" y="0"/>
                    <mc:AlternateContent>
                      <mc:Choice Requires="wp14">
                        <wp:positionH relativeFrom="page">
                          <wp14:pctPosHOffset>45500</wp14:pctPosHOffset>
                        </wp:positionH>
                      </mc:Choice>
                      <mc:Fallback>
                        <wp:positionH relativeFrom="page">
                          <wp:posOffset>3439795</wp:posOffset>
                        </wp:positionH>
                      </mc:Fallback>
                    </mc:AlternateContent>
                    <mc:AlternateContent>
                      <mc:Choice Requires="wp14">
                        <wp:positionV relativeFrom="page">
                          <wp14:pctPosVOffset>35000</wp14:pctPosVOffset>
                        </wp:positionV>
                      </mc:Choice>
                      <mc:Fallback>
                        <wp:positionV relativeFrom="page">
                          <wp:posOffset>3742055</wp:posOffset>
                        </wp:positionV>
                      </mc:Fallback>
                    </mc:AlternateContent>
                    <wp:extent cx="2797810" cy="2475230"/>
                    <wp:effectExtent l="0" t="0" r="0" b="0"/>
                    <wp:wrapSquare wrapText="bothSides"/>
                    <wp:docPr id="39" name="Textfeld 39"/>
                    <wp:cNvGraphicFramePr/>
                    <a:graphic xmlns:a="http://schemas.openxmlformats.org/drawingml/2006/main">
                      <a:graphicData uri="http://schemas.microsoft.com/office/word/2010/wordprocessingShape">
                        <wps:wsp>
                          <wps:cNvSpPr txBox="1"/>
                          <wps:spPr>
                            <a:xfrm>
                              <a:off x="0" y="0"/>
                              <a:ext cx="2797810" cy="2475230"/>
                            </a:xfrm>
                            <a:prstGeom prst="rect">
                              <a:avLst/>
                            </a:prstGeom>
                            <a:noFill/>
                            <a:ln w="6350">
                              <a:noFill/>
                            </a:ln>
                            <a:effectLst/>
                          </wps:spPr>
                          <wps:txbx>
                            <w:txbxContent>
                              <w:sdt>
                                <w:sdtPr>
                                  <w:rPr>
                                    <w:rFonts w:asciiTheme="majorHAnsi" w:hAnsiTheme="majorHAnsi"/>
                                    <w:color w:val="4F81BD" w:themeColor="accent1"/>
                                    <w:sz w:val="56"/>
                                    <w:szCs w:val="72"/>
                                  </w:rPr>
                                  <w:alias w:val="Titel"/>
                                  <w:id w:val="314850067"/>
                                  <w:dataBinding w:prefixMappings="xmlns:ns0='http://schemas.openxmlformats.org/package/2006/metadata/core-properties' xmlns:ns1='http://purl.org/dc/elements/1.1/'" w:xpath="/ns0:coreProperties[1]/ns1:title[1]" w:storeItemID="{6C3C8BC8-F283-45AE-878A-BAB7291924A1}"/>
                                  <w:text/>
                                </w:sdtPr>
                                <w:sdtEndPr/>
                                <w:sdtContent>
                                  <w:p w:rsidR="0021212B" w:rsidRDefault="0021212B">
                                    <w:pPr>
                                      <w:rPr>
                                        <w:rFonts w:asciiTheme="majorHAnsi" w:hAnsiTheme="majorHAnsi"/>
                                        <w:color w:val="4F81BD" w:themeColor="accent1"/>
                                        <w:sz w:val="72"/>
                                        <w:szCs w:val="72"/>
                                      </w:rPr>
                                    </w:pPr>
                                    <w:r w:rsidRPr="00711744">
                                      <w:rPr>
                                        <w:rFonts w:asciiTheme="majorHAnsi" w:hAnsiTheme="majorHAnsi"/>
                                        <w:color w:val="4F81BD" w:themeColor="accent1"/>
                                        <w:sz w:val="56"/>
                                        <w:szCs w:val="72"/>
                                      </w:rPr>
                                      <w:t>Selbsthilfe und Rehabilitation</w:t>
                                    </w:r>
                                  </w:p>
                                </w:sdtContent>
                              </w:sdt>
                              <w:p w:rsidR="0021212B" w:rsidRDefault="0021212B">
                                <w:pPr>
                                  <w:rPr>
                                    <w:rFonts w:asciiTheme="majorHAnsi" w:hAnsiTheme="majorHAnsi"/>
                                    <w:color w:val="1F497D" w:themeColor="text2"/>
                                    <w:sz w:val="32"/>
                                    <w:szCs w:val="3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page">
                      <wp14:pctWidth>36000</wp14:pctWidth>
                    </wp14:sizeRelH>
                    <wp14:sizeRelV relativeFrom="page">
                      <wp14:pctHeight>28000</wp14:pctHeight>
                    </wp14:sizeRelV>
                  </wp:anchor>
                </w:drawing>
              </mc:Choice>
              <mc:Fallback>
                <w:pict>
                  <v:shape id="Textfeld 39" o:spid="_x0000_s1029" type="#_x0000_t202" style="position:absolute;margin-left:0;margin-top:0;width:220.3pt;height:194.9pt;z-index:251661312;visibility:visible;mso-wrap-style:square;mso-width-percent:360;mso-height-percent:280;mso-left-percent:455;mso-top-percent:350;mso-wrap-distance-left:9pt;mso-wrap-distance-top:0;mso-wrap-distance-right:9pt;mso-wrap-distance-bottom:0;mso-position-horizontal-relative:page;mso-position-vertical-relative:page;mso-width-percent:360;mso-height-percent:280;mso-left-percent:455;mso-top-percent:35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" filled="f" stroked="f" strokeweight=".5pt">
                    <v:textbox style="mso-fit-shape-to-text:t">
                      <w:txbxContent>
                        <w:sdt>
                          <w:sdtPr>
                            <w:rPr>
                              <w:rFonts w:asciiTheme="majorHAnsi" w:hAnsiTheme="majorHAnsi"/>
                              <w:color w:val="4F81BD" w:themeColor="accent1"/>
                              <w:sz w:val="56"/>
                              <w:szCs w:val="72"/>
                            </w:rPr>
                            <w:alias w:val="Titel"/>
                            <w:id w:val="314850067"/>
                            <w:dataBinding w:prefixMappings="xmlns:ns0='http://schemas.openxmlformats.org/package/2006/metadata/core-properties' xmlns:ns1='http://purl.org/dc/elements/1.1/'" w:xpath="/ns0:coreProperties[1]/ns1:title[1]" w:storeItemID="{6C3C8BC8-F283-45AE-878A-BAB7291924A1}"/>
                            <w:text/>
                          </w:sdtPr>
                          <w:sdtEndPr/>
                          <w:sdtContent>
                            <w:p w:rsidR="0021212B" w:rsidRDefault="0021212B">
                              <w:pPr>
                                <w:rPr>
                                  <w:rFonts w:asciiTheme="majorHAnsi" w:hAnsiTheme="majorHAnsi"/>
                                  <w:color w:val="4F81BD" w:themeColor="accent1"/>
                                  <w:sz w:val="72"/>
                                  <w:szCs w:val="72"/>
                                </w:rPr>
                              </w:pPr>
                              <w:r w:rsidRPr="00711744">
                                <w:rPr>
                                  <w:rFonts w:asciiTheme="majorHAnsi" w:hAnsiTheme="majorHAnsi"/>
                                  <w:color w:val="4F81BD" w:themeColor="accent1"/>
                                  <w:sz w:val="56"/>
                                  <w:szCs w:val="72"/>
                                </w:rPr>
                                <w:t>Selbsthilfe und Rehabilitation</w:t>
                              </w:r>
                            </w:p>
                          </w:sdtContent>
                        </w:sdt>
                        <w:p w:rsidR="0021212B" w:rsidRDefault="0021212B">
                          <w:pPr>
                            <w:rPr>
                              <w:rFonts w:asciiTheme="majorHAnsi" w:hAnsiTheme="majorHAnsi"/>
                              <w:color w:val="1F497D" w:themeColor="text2"/>
                              <w:sz w:val="32"/>
                              <w:szCs w:val="32"/>
                            </w:rPr>
                          </w:pPr>
                        </w:p>
                      </w:txbxContent>
                    </v:textbox>
                    <w10:wrap type="square" anchorx="page" anchory="page"/>
                  </v:shape>
                </w:pict>
              </mc:Fallback>
            </mc:AlternateContent>
          </w:r>
        </w:p>
        <w:p w:rsidR="00711744" w:rsidRDefault="00711744">
          <w:r>
            <w:br w:type="page"/>
          </w:r>
        </w:p>
      </w:sdtContent>
    </w:sdt>
    <w:sdt>
      <w:sdtPr>
        <w:rPr>
          <w:rFonts w:asciiTheme="minorHAnsi" w:eastAsiaTheme="minorHAnsi" w:hAnsiTheme="minorHAnsi" w:cstheme="minorBidi"/>
          <w:b w:val="0"/>
          <w:bCs w:val="0"/>
          <w:color w:val="auto"/>
          <w:sz w:val="22"/>
          <w:szCs w:val="22"/>
          <w:lang w:eastAsia="en-US"/>
        </w:rPr>
        <w:id w:val="-1332598132"/>
        <w:docPartObj>
          <w:docPartGallery w:val="Table of Contents"/>
          <w:docPartUnique/>
        </w:docPartObj>
      </w:sdtPr>
      <w:sdtEndPr/>
      <w:sdtContent>
        <w:p w:rsidR="00711744" w:rsidRDefault="00711744">
          <w:pPr>
            <w:pStyle w:val="Inhaltsverzeichnisberschrift"/>
          </w:pPr>
          <w:r>
            <w:t>Inhalt</w:t>
          </w:r>
        </w:p>
        <w:p w:rsidR="007900CD" w:rsidRDefault="00711744" w:rsidP="007900CD">
          <w:pPr>
            <w:pStyle w:val="Verzeichnis1"/>
            <w:tabs>
              <w:tab w:val="right" w:leader="dot" w:pos="9062"/>
            </w:tabs>
            <w:rPr>
              <w:rFonts w:eastAsiaTheme="minorEastAsia"/>
              <w:noProof/>
              <w:lang w:eastAsia="de-DE"/>
            </w:rPr>
          </w:pPr>
          <w:r>
            <w:fldChar w:fldCharType="begin"/>
          </w:r>
          <w:r>
            <w:instrText xml:space="preserve"> TOC \o "1-3" \h \z \u </w:instrText>
          </w:r>
          <w:r>
            <w:fldChar w:fldCharType="separate"/>
          </w:r>
          <w:hyperlink w:anchor="_Toc519764450" w:history="1">
            <w:r w:rsidR="007900CD" w:rsidRPr="00E63682">
              <w:rPr>
                <w:rStyle w:val="Hyperlink"/>
                <w:noProof/>
              </w:rPr>
              <w:t>Kooperationen der Selbsthilfe mit Rehabilitationskliniken</w:t>
            </w:r>
            <w:r w:rsidR="007900CD">
              <w:rPr>
                <w:noProof/>
                <w:webHidden/>
              </w:rPr>
              <w:tab/>
            </w:r>
            <w:r w:rsidR="007900CD">
              <w:rPr>
                <w:noProof/>
                <w:webHidden/>
              </w:rPr>
              <w:fldChar w:fldCharType="begin"/>
            </w:r>
            <w:r w:rsidR="007900CD">
              <w:rPr>
                <w:noProof/>
                <w:webHidden/>
              </w:rPr>
              <w:instrText xml:space="preserve"> PAGEREF _Toc519764450 \h </w:instrText>
            </w:r>
            <w:r w:rsidR="007900CD">
              <w:rPr>
                <w:noProof/>
                <w:webHidden/>
              </w:rPr>
            </w:r>
            <w:r w:rsidR="007900CD">
              <w:rPr>
                <w:noProof/>
                <w:webHidden/>
              </w:rPr>
              <w:fldChar w:fldCharType="separate"/>
            </w:r>
            <w:r w:rsidR="0021212B">
              <w:rPr>
                <w:noProof/>
                <w:webHidden/>
              </w:rPr>
              <w:t>2</w:t>
            </w:r>
            <w:r w:rsidR="007900CD">
              <w:rPr>
                <w:noProof/>
                <w:webHidden/>
              </w:rPr>
              <w:fldChar w:fldCharType="end"/>
            </w:r>
          </w:hyperlink>
        </w:p>
        <w:p w:rsidR="007900CD" w:rsidRDefault="00743ECF" w:rsidP="007900CD">
          <w:pPr>
            <w:pStyle w:val="Verzeichnis1"/>
            <w:tabs>
              <w:tab w:val="right" w:leader="dot" w:pos="9062"/>
            </w:tabs>
            <w:rPr>
              <w:rFonts w:eastAsiaTheme="minorEastAsia"/>
              <w:noProof/>
              <w:lang w:eastAsia="de-DE"/>
            </w:rPr>
          </w:pPr>
          <w:hyperlink w:anchor="_Toc519764451" w:history="1">
            <w:r w:rsidR="007900CD" w:rsidRPr="00E63682">
              <w:rPr>
                <w:rStyle w:val="Hyperlink"/>
                <w:noProof/>
              </w:rPr>
              <w:t>Methodisches Vorgehen</w:t>
            </w:r>
            <w:r w:rsidR="007900CD">
              <w:rPr>
                <w:noProof/>
                <w:webHidden/>
              </w:rPr>
              <w:tab/>
            </w:r>
            <w:r w:rsidR="007900CD">
              <w:rPr>
                <w:noProof/>
                <w:webHidden/>
              </w:rPr>
              <w:fldChar w:fldCharType="begin"/>
            </w:r>
            <w:r w:rsidR="007900CD">
              <w:rPr>
                <w:noProof/>
                <w:webHidden/>
              </w:rPr>
              <w:instrText xml:space="preserve"> PAGEREF _Toc519764451 \h </w:instrText>
            </w:r>
            <w:r w:rsidR="007900CD">
              <w:rPr>
                <w:noProof/>
                <w:webHidden/>
              </w:rPr>
            </w:r>
            <w:r w:rsidR="007900CD">
              <w:rPr>
                <w:noProof/>
                <w:webHidden/>
              </w:rPr>
              <w:fldChar w:fldCharType="separate"/>
            </w:r>
            <w:r w:rsidR="0021212B">
              <w:rPr>
                <w:noProof/>
                <w:webHidden/>
              </w:rPr>
              <w:t>3</w:t>
            </w:r>
            <w:r w:rsidR="007900CD">
              <w:rPr>
                <w:noProof/>
                <w:webHidden/>
              </w:rPr>
              <w:fldChar w:fldCharType="end"/>
            </w:r>
          </w:hyperlink>
        </w:p>
        <w:p w:rsidR="007900CD" w:rsidRDefault="00743ECF" w:rsidP="007900CD">
          <w:pPr>
            <w:pStyle w:val="Verzeichnis1"/>
            <w:tabs>
              <w:tab w:val="right" w:leader="dot" w:pos="9062"/>
            </w:tabs>
            <w:rPr>
              <w:rFonts w:eastAsiaTheme="minorEastAsia"/>
              <w:noProof/>
              <w:lang w:eastAsia="de-DE"/>
            </w:rPr>
          </w:pPr>
          <w:hyperlink w:anchor="_Toc519764452" w:history="1">
            <w:r w:rsidR="007900CD" w:rsidRPr="00E63682">
              <w:rPr>
                <w:rStyle w:val="Hyperlink"/>
                <w:noProof/>
              </w:rPr>
              <w:t>Ergebnisse</w:t>
            </w:r>
            <w:r w:rsidR="007900CD">
              <w:rPr>
                <w:noProof/>
                <w:webHidden/>
              </w:rPr>
              <w:tab/>
            </w:r>
            <w:r w:rsidR="007900CD">
              <w:rPr>
                <w:noProof/>
                <w:webHidden/>
              </w:rPr>
              <w:fldChar w:fldCharType="begin"/>
            </w:r>
            <w:r w:rsidR="007900CD">
              <w:rPr>
                <w:noProof/>
                <w:webHidden/>
              </w:rPr>
              <w:instrText xml:space="preserve"> PAGEREF _Toc519764452 \h </w:instrText>
            </w:r>
            <w:r w:rsidR="007900CD">
              <w:rPr>
                <w:noProof/>
                <w:webHidden/>
              </w:rPr>
            </w:r>
            <w:r w:rsidR="007900CD">
              <w:rPr>
                <w:noProof/>
                <w:webHidden/>
              </w:rPr>
              <w:fldChar w:fldCharType="separate"/>
            </w:r>
            <w:r w:rsidR="0021212B">
              <w:rPr>
                <w:noProof/>
                <w:webHidden/>
              </w:rPr>
              <w:t>4</w:t>
            </w:r>
            <w:r w:rsidR="007900CD">
              <w:rPr>
                <w:noProof/>
                <w:webHidden/>
              </w:rPr>
              <w:fldChar w:fldCharType="end"/>
            </w:r>
          </w:hyperlink>
        </w:p>
        <w:p w:rsidR="007900CD" w:rsidRDefault="00743ECF" w:rsidP="007900CD">
          <w:pPr>
            <w:pStyle w:val="Verzeichnis2"/>
            <w:tabs>
              <w:tab w:val="right" w:leader="dot" w:pos="9062"/>
            </w:tabs>
            <w:rPr>
              <w:rFonts w:eastAsiaTheme="minorEastAsia"/>
              <w:noProof/>
              <w:lang w:eastAsia="de-DE"/>
            </w:rPr>
          </w:pPr>
          <w:hyperlink w:anchor="_Toc519764453" w:history="1">
            <w:r w:rsidR="007900CD" w:rsidRPr="00E63682">
              <w:rPr>
                <w:rStyle w:val="Hyperlink"/>
                <w:noProof/>
              </w:rPr>
              <w:t>Informationen über Rehabilitation und Selbsthilfe im Vorfeld der Rehabilitation</w:t>
            </w:r>
            <w:r w:rsidR="007900CD">
              <w:rPr>
                <w:noProof/>
                <w:webHidden/>
              </w:rPr>
              <w:tab/>
            </w:r>
            <w:r w:rsidR="007900CD">
              <w:rPr>
                <w:noProof/>
                <w:webHidden/>
              </w:rPr>
              <w:fldChar w:fldCharType="begin"/>
            </w:r>
            <w:r w:rsidR="007900CD">
              <w:rPr>
                <w:noProof/>
                <w:webHidden/>
              </w:rPr>
              <w:instrText xml:space="preserve"> PAGEREF _Toc519764453 \h </w:instrText>
            </w:r>
            <w:r w:rsidR="007900CD">
              <w:rPr>
                <w:noProof/>
                <w:webHidden/>
              </w:rPr>
            </w:r>
            <w:r w:rsidR="007900CD">
              <w:rPr>
                <w:noProof/>
                <w:webHidden/>
              </w:rPr>
              <w:fldChar w:fldCharType="separate"/>
            </w:r>
            <w:r w:rsidR="0021212B">
              <w:rPr>
                <w:noProof/>
                <w:webHidden/>
              </w:rPr>
              <w:t>4</w:t>
            </w:r>
            <w:r w:rsidR="007900CD">
              <w:rPr>
                <w:noProof/>
                <w:webHidden/>
              </w:rPr>
              <w:fldChar w:fldCharType="end"/>
            </w:r>
          </w:hyperlink>
        </w:p>
        <w:p w:rsidR="007900CD" w:rsidRDefault="00743ECF" w:rsidP="007900CD">
          <w:pPr>
            <w:pStyle w:val="Verzeichnis2"/>
            <w:tabs>
              <w:tab w:val="right" w:leader="dot" w:pos="9062"/>
            </w:tabs>
            <w:rPr>
              <w:rFonts w:eastAsiaTheme="minorEastAsia"/>
              <w:noProof/>
              <w:lang w:eastAsia="de-DE"/>
            </w:rPr>
          </w:pPr>
          <w:hyperlink w:anchor="_Toc519764454" w:history="1">
            <w:r w:rsidR="007900CD" w:rsidRPr="00E63682">
              <w:rPr>
                <w:rStyle w:val="Hyperlink"/>
                <w:noProof/>
              </w:rPr>
              <w:t>Ergebnisse der Untersuchung von Borgetto und Klein über die Kooperation zwischen Selbsthilfegruppen und Reha-Kliniken</w:t>
            </w:r>
            <w:r w:rsidR="007900CD">
              <w:rPr>
                <w:noProof/>
                <w:webHidden/>
              </w:rPr>
              <w:tab/>
            </w:r>
            <w:r w:rsidR="007900CD">
              <w:rPr>
                <w:noProof/>
                <w:webHidden/>
              </w:rPr>
              <w:fldChar w:fldCharType="begin"/>
            </w:r>
            <w:r w:rsidR="007900CD">
              <w:rPr>
                <w:noProof/>
                <w:webHidden/>
              </w:rPr>
              <w:instrText xml:space="preserve"> PAGEREF _Toc519764454 \h </w:instrText>
            </w:r>
            <w:r w:rsidR="007900CD">
              <w:rPr>
                <w:noProof/>
                <w:webHidden/>
              </w:rPr>
            </w:r>
            <w:r w:rsidR="007900CD">
              <w:rPr>
                <w:noProof/>
                <w:webHidden/>
              </w:rPr>
              <w:fldChar w:fldCharType="separate"/>
            </w:r>
            <w:r w:rsidR="0021212B">
              <w:rPr>
                <w:noProof/>
                <w:webHidden/>
              </w:rPr>
              <w:t>6</w:t>
            </w:r>
            <w:r w:rsidR="007900CD">
              <w:rPr>
                <w:noProof/>
                <w:webHidden/>
              </w:rPr>
              <w:fldChar w:fldCharType="end"/>
            </w:r>
          </w:hyperlink>
        </w:p>
        <w:p w:rsidR="007900CD" w:rsidRDefault="00743ECF" w:rsidP="007900CD">
          <w:pPr>
            <w:pStyle w:val="Verzeichnis3"/>
            <w:jc w:val="left"/>
            <w:rPr>
              <w:rFonts w:eastAsiaTheme="minorEastAsia"/>
              <w:noProof/>
              <w:lang w:eastAsia="de-DE"/>
            </w:rPr>
          </w:pPr>
          <w:hyperlink w:anchor="_Toc519764455" w:history="1">
            <w:r w:rsidR="007900CD" w:rsidRPr="00E63682">
              <w:rPr>
                <w:rStyle w:val="Hyperlink"/>
                <w:noProof/>
              </w:rPr>
              <w:t>Praktizierte Kooperationsformen</w:t>
            </w:r>
            <w:r w:rsidR="007900CD">
              <w:rPr>
                <w:noProof/>
                <w:webHidden/>
              </w:rPr>
              <w:tab/>
            </w:r>
            <w:r w:rsidR="007900CD">
              <w:rPr>
                <w:noProof/>
                <w:webHidden/>
              </w:rPr>
              <w:fldChar w:fldCharType="begin"/>
            </w:r>
            <w:r w:rsidR="007900CD">
              <w:rPr>
                <w:noProof/>
                <w:webHidden/>
              </w:rPr>
              <w:instrText xml:space="preserve"> PAGEREF _Toc519764455 \h </w:instrText>
            </w:r>
            <w:r w:rsidR="007900CD">
              <w:rPr>
                <w:noProof/>
                <w:webHidden/>
              </w:rPr>
            </w:r>
            <w:r w:rsidR="007900CD">
              <w:rPr>
                <w:noProof/>
                <w:webHidden/>
              </w:rPr>
              <w:fldChar w:fldCharType="separate"/>
            </w:r>
            <w:r w:rsidR="0021212B">
              <w:rPr>
                <w:noProof/>
                <w:webHidden/>
              </w:rPr>
              <w:t>6</w:t>
            </w:r>
            <w:r w:rsidR="007900CD">
              <w:rPr>
                <w:noProof/>
                <w:webHidden/>
              </w:rPr>
              <w:fldChar w:fldCharType="end"/>
            </w:r>
          </w:hyperlink>
        </w:p>
        <w:p w:rsidR="007900CD" w:rsidRDefault="00743ECF" w:rsidP="007900CD">
          <w:pPr>
            <w:pStyle w:val="Verzeichnis3"/>
            <w:jc w:val="left"/>
            <w:rPr>
              <w:rFonts w:eastAsiaTheme="minorEastAsia"/>
              <w:noProof/>
              <w:lang w:eastAsia="de-DE"/>
            </w:rPr>
          </w:pPr>
          <w:hyperlink w:anchor="_Toc519764456" w:history="1">
            <w:r w:rsidR="007900CD" w:rsidRPr="00E63682">
              <w:rPr>
                <w:rStyle w:val="Hyperlink"/>
                <w:noProof/>
              </w:rPr>
              <w:t>Geplanten Kooperationsformen der Rehakliniken</w:t>
            </w:r>
            <w:r w:rsidR="007900CD">
              <w:rPr>
                <w:noProof/>
                <w:webHidden/>
              </w:rPr>
              <w:tab/>
            </w:r>
            <w:r w:rsidR="007900CD">
              <w:rPr>
                <w:noProof/>
                <w:webHidden/>
              </w:rPr>
              <w:fldChar w:fldCharType="begin"/>
            </w:r>
            <w:r w:rsidR="007900CD">
              <w:rPr>
                <w:noProof/>
                <w:webHidden/>
              </w:rPr>
              <w:instrText xml:space="preserve"> PAGEREF _Toc519764456 \h </w:instrText>
            </w:r>
            <w:r w:rsidR="007900CD">
              <w:rPr>
                <w:noProof/>
                <w:webHidden/>
              </w:rPr>
            </w:r>
            <w:r w:rsidR="007900CD">
              <w:rPr>
                <w:noProof/>
                <w:webHidden/>
              </w:rPr>
              <w:fldChar w:fldCharType="separate"/>
            </w:r>
            <w:r w:rsidR="0021212B">
              <w:rPr>
                <w:noProof/>
                <w:webHidden/>
              </w:rPr>
              <w:t>6</w:t>
            </w:r>
            <w:r w:rsidR="007900CD">
              <w:rPr>
                <w:noProof/>
                <w:webHidden/>
              </w:rPr>
              <w:fldChar w:fldCharType="end"/>
            </w:r>
          </w:hyperlink>
        </w:p>
        <w:p w:rsidR="007900CD" w:rsidRDefault="00743ECF" w:rsidP="007900CD">
          <w:pPr>
            <w:pStyle w:val="Verzeichnis3"/>
            <w:jc w:val="left"/>
            <w:rPr>
              <w:rFonts w:eastAsiaTheme="minorEastAsia"/>
              <w:noProof/>
              <w:lang w:eastAsia="de-DE"/>
            </w:rPr>
          </w:pPr>
          <w:hyperlink w:anchor="_Toc519764457" w:history="1">
            <w:r w:rsidR="007900CD" w:rsidRPr="00E63682">
              <w:rPr>
                <w:rStyle w:val="Hyperlink"/>
                <w:noProof/>
              </w:rPr>
              <w:t>Seltene Kooperationsformen</w:t>
            </w:r>
            <w:r w:rsidR="007900CD">
              <w:rPr>
                <w:noProof/>
                <w:webHidden/>
              </w:rPr>
              <w:tab/>
            </w:r>
            <w:r w:rsidR="007900CD">
              <w:rPr>
                <w:noProof/>
                <w:webHidden/>
              </w:rPr>
              <w:fldChar w:fldCharType="begin"/>
            </w:r>
            <w:r w:rsidR="007900CD">
              <w:rPr>
                <w:noProof/>
                <w:webHidden/>
              </w:rPr>
              <w:instrText xml:space="preserve"> PAGEREF _Toc519764457 \h </w:instrText>
            </w:r>
            <w:r w:rsidR="007900CD">
              <w:rPr>
                <w:noProof/>
                <w:webHidden/>
              </w:rPr>
            </w:r>
            <w:r w:rsidR="007900CD">
              <w:rPr>
                <w:noProof/>
                <w:webHidden/>
              </w:rPr>
              <w:fldChar w:fldCharType="separate"/>
            </w:r>
            <w:r w:rsidR="0021212B">
              <w:rPr>
                <w:noProof/>
                <w:webHidden/>
              </w:rPr>
              <w:t>6</w:t>
            </w:r>
            <w:r w:rsidR="007900CD">
              <w:rPr>
                <w:noProof/>
                <w:webHidden/>
              </w:rPr>
              <w:fldChar w:fldCharType="end"/>
            </w:r>
          </w:hyperlink>
        </w:p>
        <w:p w:rsidR="007900CD" w:rsidRDefault="00743ECF" w:rsidP="007900CD">
          <w:pPr>
            <w:pStyle w:val="Verzeichnis3"/>
            <w:jc w:val="left"/>
            <w:rPr>
              <w:rFonts w:eastAsiaTheme="minorEastAsia"/>
              <w:noProof/>
              <w:lang w:eastAsia="de-DE"/>
            </w:rPr>
          </w:pPr>
          <w:hyperlink w:anchor="_Toc519764458" w:history="1">
            <w:r w:rsidR="007900CD" w:rsidRPr="00E63682">
              <w:rPr>
                <w:rStyle w:val="Hyperlink"/>
                <w:noProof/>
              </w:rPr>
              <w:t>Wünsche der Rehabilitationskliniken</w:t>
            </w:r>
            <w:r w:rsidR="007900CD">
              <w:rPr>
                <w:noProof/>
                <w:webHidden/>
              </w:rPr>
              <w:tab/>
            </w:r>
            <w:r w:rsidR="007900CD">
              <w:rPr>
                <w:noProof/>
                <w:webHidden/>
              </w:rPr>
              <w:fldChar w:fldCharType="begin"/>
            </w:r>
            <w:r w:rsidR="007900CD">
              <w:rPr>
                <w:noProof/>
                <w:webHidden/>
              </w:rPr>
              <w:instrText xml:space="preserve"> PAGEREF _Toc519764458 \h </w:instrText>
            </w:r>
            <w:r w:rsidR="007900CD">
              <w:rPr>
                <w:noProof/>
                <w:webHidden/>
              </w:rPr>
            </w:r>
            <w:r w:rsidR="007900CD">
              <w:rPr>
                <w:noProof/>
                <w:webHidden/>
              </w:rPr>
              <w:fldChar w:fldCharType="separate"/>
            </w:r>
            <w:r w:rsidR="0021212B">
              <w:rPr>
                <w:noProof/>
                <w:webHidden/>
              </w:rPr>
              <w:t>6</w:t>
            </w:r>
            <w:r w:rsidR="007900CD">
              <w:rPr>
                <w:noProof/>
                <w:webHidden/>
              </w:rPr>
              <w:fldChar w:fldCharType="end"/>
            </w:r>
          </w:hyperlink>
        </w:p>
        <w:p w:rsidR="007900CD" w:rsidRDefault="00743ECF" w:rsidP="007900CD">
          <w:pPr>
            <w:pStyle w:val="Verzeichnis3"/>
            <w:jc w:val="left"/>
            <w:rPr>
              <w:rFonts w:eastAsiaTheme="minorEastAsia"/>
              <w:noProof/>
              <w:lang w:eastAsia="de-DE"/>
            </w:rPr>
          </w:pPr>
          <w:hyperlink w:anchor="_Toc519764459" w:history="1">
            <w:r w:rsidR="007900CD" w:rsidRPr="00E63682">
              <w:rPr>
                <w:rStyle w:val="Hyperlink"/>
                <w:noProof/>
              </w:rPr>
              <w:t>Mögliche Serviceleistungen der Rehaklinik für die Selbsthilfe</w:t>
            </w:r>
            <w:r w:rsidR="007900CD">
              <w:rPr>
                <w:noProof/>
                <w:webHidden/>
              </w:rPr>
              <w:tab/>
            </w:r>
            <w:r w:rsidR="007900CD">
              <w:rPr>
                <w:noProof/>
                <w:webHidden/>
              </w:rPr>
              <w:fldChar w:fldCharType="begin"/>
            </w:r>
            <w:r w:rsidR="007900CD">
              <w:rPr>
                <w:noProof/>
                <w:webHidden/>
              </w:rPr>
              <w:instrText xml:space="preserve"> PAGEREF _Toc519764459 \h </w:instrText>
            </w:r>
            <w:r w:rsidR="007900CD">
              <w:rPr>
                <w:noProof/>
                <w:webHidden/>
              </w:rPr>
            </w:r>
            <w:r w:rsidR="007900CD">
              <w:rPr>
                <w:noProof/>
                <w:webHidden/>
              </w:rPr>
              <w:fldChar w:fldCharType="separate"/>
            </w:r>
            <w:r w:rsidR="0021212B">
              <w:rPr>
                <w:noProof/>
                <w:webHidden/>
              </w:rPr>
              <w:t>6</w:t>
            </w:r>
            <w:r w:rsidR="007900CD">
              <w:rPr>
                <w:noProof/>
                <w:webHidden/>
              </w:rPr>
              <w:fldChar w:fldCharType="end"/>
            </w:r>
          </w:hyperlink>
        </w:p>
        <w:p w:rsidR="007900CD" w:rsidRDefault="00743ECF" w:rsidP="007900CD">
          <w:pPr>
            <w:pStyle w:val="Verzeichnis3"/>
            <w:jc w:val="left"/>
            <w:rPr>
              <w:rFonts w:eastAsiaTheme="minorEastAsia"/>
              <w:noProof/>
              <w:lang w:eastAsia="de-DE"/>
            </w:rPr>
          </w:pPr>
          <w:hyperlink w:anchor="_Toc519764460" w:history="1">
            <w:r w:rsidR="007900CD" w:rsidRPr="00E63682">
              <w:rPr>
                <w:rStyle w:val="Hyperlink"/>
                <w:noProof/>
              </w:rPr>
              <w:t>Mögliche Serviceleistung der Selbsthilfegruppen an Rehabilitationskliniken</w:t>
            </w:r>
            <w:r w:rsidR="007900CD">
              <w:rPr>
                <w:noProof/>
                <w:webHidden/>
              </w:rPr>
              <w:tab/>
            </w:r>
            <w:r w:rsidR="007900CD">
              <w:rPr>
                <w:noProof/>
                <w:webHidden/>
              </w:rPr>
              <w:fldChar w:fldCharType="begin"/>
            </w:r>
            <w:r w:rsidR="007900CD">
              <w:rPr>
                <w:noProof/>
                <w:webHidden/>
              </w:rPr>
              <w:instrText xml:space="preserve"> PAGEREF _Toc519764460 \h </w:instrText>
            </w:r>
            <w:r w:rsidR="007900CD">
              <w:rPr>
                <w:noProof/>
                <w:webHidden/>
              </w:rPr>
            </w:r>
            <w:r w:rsidR="007900CD">
              <w:rPr>
                <w:noProof/>
                <w:webHidden/>
              </w:rPr>
              <w:fldChar w:fldCharType="separate"/>
            </w:r>
            <w:r w:rsidR="0021212B">
              <w:rPr>
                <w:noProof/>
                <w:webHidden/>
              </w:rPr>
              <w:t>7</w:t>
            </w:r>
            <w:r w:rsidR="007900CD">
              <w:rPr>
                <w:noProof/>
                <w:webHidden/>
              </w:rPr>
              <w:fldChar w:fldCharType="end"/>
            </w:r>
          </w:hyperlink>
        </w:p>
        <w:p w:rsidR="007900CD" w:rsidRDefault="00743ECF" w:rsidP="007900CD">
          <w:pPr>
            <w:pStyle w:val="Verzeichnis2"/>
            <w:tabs>
              <w:tab w:val="right" w:leader="dot" w:pos="9062"/>
            </w:tabs>
            <w:rPr>
              <w:rFonts w:eastAsiaTheme="minorEastAsia"/>
              <w:noProof/>
              <w:lang w:eastAsia="de-DE"/>
            </w:rPr>
          </w:pPr>
          <w:hyperlink w:anchor="_Toc519764461" w:history="1">
            <w:r w:rsidR="007900CD" w:rsidRPr="00E63682">
              <w:rPr>
                <w:rStyle w:val="Hyperlink"/>
                <w:noProof/>
              </w:rPr>
              <w:t>Zertifizierungsverfahren zur Förderung der Zusammenarbeit</w:t>
            </w:r>
            <w:r w:rsidR="007900CD">
              <w:rPr>
                <w:noProof/>
                <w:webHidden/>
              </w:rPr>
              <w:tab/>
            </w:r>
            <w:r w:rsidR="007900CD">
              <w:rPr>
                <w:noProof/>
                <w:webHidden/>
              </w:rPr>
              <w:fldChar w:fldCharType="begin"/>
            </w:r>
            <w:r w:rsidR="007900CD">
              <w:rPr>
                <w:noProof/>
                <w:webHidden/>
              </w:rPr>
              <w:instrText xml:space="preserve"> PAGEREF _Toc519764461 \h </w:instrText>
            </w:r>
            <w:r w:rsidR="007900CD">
              <w:rPr>
                <w:noProof/>
                <w:webHidden/>
              </w:rPr>
            </w:r>
            <w:r w:rsidR="007900CD">
              <w:rPr>
                <w:noProof/>
                <w:webHidden/>
              </w:rPr>
              <w:fldChar w:fldCharType="separate"/>
            </w:r>
            <w:r w:rsidR="0021212B">
              <w:rPr>
                <w:noProof/>
                <w:webHidden/>
              </w:rPr>
              <w:t>7</w:t>
            </w:r>
            <w:r w:rsidR="007900CD">
              <w:rPr>
                <w:noProof/>
                <w:webHidden/>
              </w:rPr>
              <w:fldChar w:fldCharType="end"/>
            </w:r>
          </w:hyperlink>
        </w:p>
        <w:p w:rsidR="007900CD" w:rsidRDefault="00743ECF" w:rsidP="007900CD">
          <w:pPr>
            <w:pStyle w:val="Verzeichnis2"/>
            <w:tabs>
              <w:tab w:val="right" w:leader="dot" w:pos="9062"/>
            </w:tabs>
            <w:rPr>
              <w:rFonts w:eastAsiaTheme="minorEastAsia"/>
              <w:noProof/>
              <w:lang w:eastAsia="de-DE"/>
            </w:rPr>
          </w:pPr>
          <w:hyperlink w:anchor="_Toc519764462" w:history="1">
            <w:r w:rsidR="007900CD" w:rsidRPr="00E63682">
              <w:rPr>
                <w:rStyle w:val="Hyperlink"/>
                <w:noProof/>
              </w:rPr>
              <w:t>Integration der Selbsthilfe in die Pflege und in die Aus- und Fortbildung der Mitarbeiter in Rehabilitationskliniken</w:t>
            </w:r>
            <w:r w:rsidR="007900CD">
              <w:rPr>
                <w:noProof/>
                <w:webHidden/>
              </w:rPr>
              <w:tab/>
            </w:r>
            <w:r w:rsidR="007900CD">
              <w:rPr>
                <w:noProof/>
                <w:webHidden/>
              </w:rPr>
              <w:fldChar w:fldCharType="begin"/>
            </w:r>
            <w:r w:rsidR="007900CD">
              <w:rPr>
                <w:noProof/>
                <w:webHidden/>
              </w:rPr>
              <w:instrText xml:space="preserve"> PAGEREF _Toc519764462 \h </w:instrText>
            </w:r>
            <w:r w:rsidR="007900CD">
              <w:rPr>
                <w:noProof/>
                <w:webHidden/>
              </w:rPr>
            </w:r>
            <w:r w:rsidR="007900CD">
              <w:rPr>
                <w:noProof/>
                <w:webHidden/>
              </w:rPr>
              <w:fldChar w:fldCharType="separate"/>
            </w:r>
            <w:r w:rsidR="0021212B">
              <w:rPr>
                <w:noProof/>
                <w:webHidden/>
              </w:rPr>
              <w:t>9</w:t>
            </w:r>
            <w:r w:rsidR="007900CD">
              <w:rPr>
                <w:noProof/>
                <w:webHidden/>
              </w:rPr>
              <w:fldChar w:fldCharType="end"/>
            </w:r>
          </w:hyperlink>
        </w:p>
        <w:p w:rsidR="007900CD" w:rsidRDefault="00743ECF" w:rsidP="007900CD">
          <w:pPr>
            <w:pStyle w:val="Verzeichnis2"/>
            <w:tabs>
              <w:tab w:val="right" w:leader="dot" w:pos="9062"/>
            </w:tabs>
            <w:rPr>
              <w:rFonts w:eastAsiaTheme="minorEastAsia"/>
              <w:noProof/>
              <w:lang w:eastAsia="de-DE"/>
            </w:rPr>
          </w:pPr>
          <w:hyperlink w:anchor="_Toc519764463" w:history="1">
            <w:r w:rsidR="007900CD" w:rsidRPr="00E63682">
              <w:rPr>
                <w:rStyle w:val="Hyperlink"/>
                <w:noProof/>
              </w:rPr>
              <w:t>Integration der Selbsthilfe in Behandlungsleitlinien</w:t>
            </w:r>
            <w:r w:rsidR="007900CD">
              <w:rPr>
                <w:noProof/>
                <w:webHidden/>
              </w:rPr>
              <w:tab/>
            </w:r>
            <w:r w:rsidR="007900CD">
              <w:rPr>
                <w:noProof/>
                <w:webHidden/>
              </w:rPr>
              <w:fldChar w:fldCharType="begin"/>
            </w:r>
            <w:r w:rsidR="007900CD">
              <w:rPr>
                <w:noProof/>
                <w:webHidden/>
              </w:rPr>
              <w:instrText xml:space="preserve"> PAGEREF _Toc519764463 \h </w:instrText>
            </w:r>
            <w:r w:rsidR="007900CD">
              <w:rPr>
                <w:noProof/>
                <w:webHidden/>
              </w:rPr>
            </w:r>
            <w:r w:rsidR="007900CD">
              <w:rPr>
                <w:noProof/>
                <w:webHidden/>
              </w:rPr>
              <w:fldChar w:fldCharType="separate"/>
            </w:r>
            <w:r w:rsidR="0021212B">
              <w:rPr>
                <w:noProof/>
                <w:webHidden/>
              </w:rPr>
              <w:t>10</w:t>
            </w:r>
            <w:r w:rsidR="007900CD">
              <w:rPr>
                <w:noProof/>
                <w:webHidden/>
              </w:rPr>
              <w:fldChar w:fldCharType="end"/>
            </w:r>
          </w:hyperlink>
        </w:p>
        <w:p w:rsidR="007900CD" w:rsidRDefault="00743ECF" w:rsidP="007900CD">
          <w:pPr>
            <w:pStyle w:val="Verzeichnis2"/>
            <w:tabs>
              <w:tab w:val="right" w:leader="dot" w:pos="9062"/>
            </w:tabs>
            <w:rPr>
              <w:rFonts w:eastAsiaTheme="minorEastAsia"/>
              <w:noProof/>
              <w:lang w:eastAsia="de-DE"/>
            </w:rPr>
          </w:pPr>
          <w:hyperlink w:anchor="_Toc519764464" w:history="1">
            <w:r w:rsidR="007900CD" w:rsidRPr="00E63682">
              <w:rPr>
                <w:rStyle w:val="Hyperlink"/>
                <w:noProof/>
              </w:rPr>
              <w:t>Selbsthilfe im stationären Setting</w:t>
            </w:r>
            <w:r w:rsidR="007900CD">
              <w:rPr>
                <w:noProof/>
                <w:webHidden/>
              </w:rPr>
              <w:tab/>
            </w:r>
            <w:r w:rsidR="007900CD">
              <w:rPr>
                <w:noProof/>
                <w:webHidden/>
              </w:rPr>
              <w:fldChar w:fldCharType="begin"/>
            </w:r>
            <w:r w:rsidR="007900CD">
              <w:rPr>
                <w:noProof/>
                <w:webHidden/>
              </w:rPr>
              <w:instrText xml:space="preserve"> PAGEREF _Toc519764464 \h </w:instrText>
            </w:r>
            <w:r w:rsidR="007900CD">
              <w:rPr>
                <w:noProof/>
                <w:webHidden/>
              </w:rPr>
            </w:r>
            <w:r w:rsidR="007900CD">
              <w:rPr>
                <w:noProof/>
                <w:webHidden/>
              </w:rPr>
              <w:fldChar w:fldCharType="separate"/>
            </w:r>
            <w:r w:rsidR="0021212B">
              <w:rPr>
                <w:noProof/>
                <w:webHidden/>
              </w:rPr>
              <w:t>10</w:t>
            </w:r>
            <w:r w:rsidR="007900CD">
              <w:rPr>
                <w:noProof/>
                <w:webHidden/>
              </w:rPr>
              <w:fldChar w:fldCharType="end"/>
            </w:r>
          </w:hyperlink>
        </w:p>
        <w:p w:rsidR="007900CD" w:rsidRDefault="00743ECF" w:rsidP="007900CD">
          <w:pPr>
            <w:pStyle w:val="Verzeichnis2"/>
            <w:tabs>
              <w:tab w:val="right" w:leader="dot" w:pos="9062"/>
            </w:tabs>
            <w:rPr>
              <w:rFonts w:eastAsiaTheme="minorEastAsia"/>
              <w:noProof/>
              <w:lang w:eastAsia="de-DE"/>
            </w:rPr>
          </w:pPr>
          <w:hyperlink w:anchor="_Toc519764465" w:history="1">
            <w:r w:rsidR="007900CD" w:rsidRPr="00E63682">
              <w:rPr>
                <w:rStyle w:val="Hyperlink"/>
                <w:noProof/>
              </w:rPr>
              <w:t>Selbsthilfe und Soziale Arbeit in Rehabilitationskliniken</w:t>
            </w:r>
            <w:r w:rsidR="007900CD">
              <w:rPr>
                <w:noProof/>
                <w:webHidden/>
              </w:rPr>
              <w:tab/>
            </w:r>
            <w:r w:rsidR="007900CD">
              <w:rPr>
                <w:noProof/>
                <w:webHidden/>
              </w:rPr>
              <w:fldChar w:fldCharType="begin"/>
            </w:r>
            <w:r w:rsidR="007900CD">
              <w:rPr>
                <w:noProof/>
                <w:webHidden/>
              </w:rPr>
              <w:instrText xml:space="preserve"> PAGEREF _Toc519764465 \h </w:instrText>
            </w:r>
            <w:r w:rsidR="007900CD">
              <w:rPr>
                <w:noProof/>
                <w:webHidden/>
              </w:rPr>
            </w:r>
            <w:r w:rsidR="007900CD">
              <w:rPr>
                <w:noProof/>
                <w:webHidden/>
              </w:rPr>
              <w:fldChar w:fldCharType="separate"/>
            </w:r>
            <w:r w:rsidR="0021212B">
              <w:rPr>
                <w:noProof/>
                <w:webHidden/>
              </w:rPr>
              <w:t>11</w:t>
            </w:r>
            <w:r w:rsidR="007900CD">
              <w:rPr>
                <w:noProof/>
                <w:webHidden/>
              </w:rPr>
              <w:fldChar w:fldCharType="end"/>
            </w:r>
          </w:hyperlink>
        </w:p>
        <w:p w:rsidR="007900CD" w:rsidRDefault="00743ECF" w:rsidP="007900CD">
          <w:pPr>
            <w:pStyle w:val="Verzeichnis2"/>
            <w:tabs>
              <w:tab w:val="right" w:leader="dot" w:pos="9062"/>
            </w:tabs>
            <w:rPr>
              <w:rFonts w:eastAsiaTheme="minorEastAsia"/>
              <w:noProof/>
              <w:lang w:eastAsia="de-DE"/>
            </w:rPr>
          </w:pPr>
          <w:hyperlink w:anchor="_Toc519764466" w:history="1">
            <w:r w:rsidR="007900CD" w:rsidRPr="00E63682">
              <w:rPr>
                <w:rStyle w:val="Hyperlink"/>
                <w:noProof/>
              </w:rPr>
              <w:t>Ergänzende unabhängige Teilhabeberatung – ein neues Feld für die Selbsthilfe</w:t>
            </w:r>
            <w:r w:rsidR="007900CD">
              <w:rPr>
                <w:noProof/>
                <w:webHidden/>
              </w:rPr>
              <w:tab/>
            </w:r>
            <w:r w:rsidR="007900CD">
              <w:rPr>
                <w:noProof/>
                <w:webHidden/>
              </w:rPr>
              <w:fldChar w:fldCharType="begin"/>
            </w:r>
            <w:r w:rsidR="007900CD">
              <w:rPr>
                <w:noProof/>
                <w:webHidden/>
              </w:rPr>
              <w:instrText xml:space="preserve"> PAGEREF _Toc519764466 \h </w:instrText>
            </w:r>
            <w:r w:rsidR="007900CD">
              <w:rPr>
                <w:noProof/>
                <w:webHidden/>
              </w:rPr>
            </w:r>
            <w:r w:rsidR="007900CD">
              <w:rPr>
                <w:noProof/>
                <w:webHidden/>
              </w:rPr>
              <w:fldChar w:fldCharType="separate"/>
            </w:r>
            <w:r w:rsidR="0021212B">
              <w:rPr>
                <w:noProof/>
                <w:webHidden/>
              </w:rPr>
              <w:t>11</w:t>
            </w:r>
            <w:r w:rsidR="007900CD">
              <w:rPr>
                <w:noProof/>
                <w:webHidden/>
              </w:rPr>
              <w:fldChar w:fldCharType="end"/>
            </w:r>
          </w:hyperlink>
        </w:p>
        <w:p w:rsidR="007900CD" w:rsidRDefault="00743ECF" w:rsidP="007900CD">
          <w:pPr>
            <w:pStyle w:val="Verzeichnis2"/>
            <w:tabs>
              <w:tab w:val="right" w:leader="dot" w:pos="9062"/>
            </w:tabs>
            <w:rPr>
              <w:rFonts w:eastAsiaTheme="minorEastAsia"/>
              <w:noProof/>
              <w:lang w:eastAsia="de-DE"/>
            </w:rPr>
          </w:pPr>
          <w:hyperlink w:anchor="_Toc519764467" w:history="1">
            <w:r w:rsidR="007900CD" w:rsidRPr="00E63682">
              <w:rPr>
                <w:rStyle w:val="Hyperlink"/>
                <w:noProof/>
              </w:rPr>
              <w:t>Motive für fehlende Zusammenarbeit</w:t>
            </w:r>
            <w:r w:rsidR="007900CD">
              <w:rPr>
                <w:noProof/>
                <w:webHidden/>
              </w:rPr>
              <w:tab/>
            </w:r>
            <w:r w:rsidR="007900CD">
              <w:rPr>
                <w:noProof/>
                <w:webHidden/>
              </w:rPr>
              <w:fldChar w:fldCharType="begin"/>
            </w:r>
            <w:r w:rsidR="007900CD">
              <w:rPr>
                <w:noProof/>
                <w:webHidden/>
              </w:rPr>
              <w:instrText xml:space="preserve"> PAGEREF _Toc519764467 \h </w:instrText>
            </w:r>
            <w:r w:rsidR="007900CD">
              <w:rPr>
                <w:noProof/>
                <w:webHidden/>
              </w:rPr>
            </w:r>
            <w:r w:rsidR="007900CD">
              <w:rPr>
                <w:noProof/>
                <w:webHidden/>
              </w:rPr>
              <w:fldChar w:fldCharType="separate"/>
            </w:r>
            <w:r w:rsidR="0021212B">
              <w:rPr>
                <w:noProof/>
                <w:webHidden/>
              </w:rPr>
              <w:t>12</w:t>
            </w:r>
            <w:r w:rsidR="007900CD">
              <w:rPr>
                <w:noProof/>
                <w:webHidden/>
              </w:rPr>
              <w:fldChar w:fldCharType="end"/>
            </w:r>
          </w:hyperlink>
        </w:p>
        <w:p w:rsidR="007900CD" w:rsidRDefault="00743ECF" w:rsidP="007900CD">
          <w:pPr>
            <w:pStyle w:val="Verzeichnis1"/>
            <w:tabs>
              <w:tab w:val="right" w:leader="dot" w:pos="9062"/>
            </w:tabs>
            <w:rPr>
              <w:rFonts w:eastAsiaTheme="minorEastAsia"/>
              <w:noProof/>
              <w:lang w:eastAsia="de-DE"/>
            </w:rPr>
          </w:pPr>
          <w:hyperlink w:anchor="_Toc519764468" w:history="1">
            <w:r w:rsidR="007900CD" w:rsidRPr="00E63682">
              <w:rPr>
                <w:rStyle w:val="Hyperlink"/>
                <w:noProof/>
              </w:rPr>
              <w:t>Fazit</w:t>
            </w:r>
            <w:r w:rsidR="007900CD">
              <w:rPr>
                <w:noProof/>
                <w:webHidden/>
              </w:rPr>
              <w:tab/>
            </w:r>
            <w:r w:rsidR="007900CD">
              <w:rPr>
                <w:noProof/>
                <w:webHidden/>
              </w:rPr>
              <w:fldChar w:fldCharType="begin"/>
            </w:r>
            <w:r w:rsidR="007900CD">
              <w:rPr>
                <w:noProof/>
                <w:webHidden/>
              </w:rPr>
              <w:instrText xml:space="preserve"> PAGEREF _Toc519764468 \h </w:instrText>
            </w:r>
            <w:r w:rsidR="007900CD">
              <w:rPr>
                <w:noProof/>
                <w:webHidden/>
              </w:rPr>
            </w:r>
            <w:r w:rsidR="007900CD">
              <w:rPr>
                <w:noProof/>
                <w:webHidden/>
              </w:rPr>
              <w:fldChar w:fldCharType="separate"/>
            </w:r>
            <w:r w:rsidR="0021212B">
              <w:rPr>
                <w:noProof/>
                <w:webHidden/>
              </w:rPr>
              <w:t>13</w:t>
            </w:r>
            <w:r w:rsidR="007900CD">
              <w:rPr>
                <w:noProof/>
                <w:webHidden/>
              </w:rPr>
              <w:fldChar w:fldCharType="end"/>
            </w:r>
          </w:hyperlink>
        </w:p>
        <w:p w:rsidR="007900CD" w:rsidRDefault="00743ECF" w:rsidP="007900CD">
          <w:pPr>
            <w:pStyle w:val="Verzeichnis1"/>
            <w:tabs>
              <w:tab w:val="right" w:leader="dot" w:pos="9062"/>
            </w:tabs>
            <w:rPr>
              <w:rFonts w:eastAsiaTheme="minorEastAsia"/>
              <w:noProof/>
              <w:lang w:eastAsia="de-DE"/>
            </w:rPr>
          </w:pPr>
          <w:hyperlink w:anchor="_Toc519764469" w:history="1">
            <w:r w:rsidR="007900CD" w:rsidRPr="00E63682">
              <w:rPr>
                <w:rStyle w:val="Hyperlink"/>
                <w:noProof/>
              </w:rPr>
              <w:t>Literaturverzeichnis</w:t>
            </w:r>
            <w:r w:rsidR="007900CD">
              <w:rPr>
                <w:noProof/>
                <w:webHidden/>
              </w:rPr>
              <w:tab/>
            </w:r>
            <w:r w:rsidR="007900CD">
              <w:rPr>
                <w:noProof/>
                <w:webHidden/>
              </w:rPr>
              <w:fldChar w:fldCharType="begin"/>
            </w:r>
            <w:r w:rsidR="007900CD">
              <w:rPr>
                <w:noProof/>
                <w:webHidden/>
              </w:rPr>
              <w:instrText xml:space="preserve"> PAGEREF _Toc519764469 \h </w:instrText>
            </w:r>
            <w:r w:rsidR="007900CD">
              <w:rPr>
                <w:noProof/>
                <w:webHidden/>
              </w:rPr>
            </w:r>
            <w:r w:rsidR="007900CD">
              <w:rPr>
                <w:noProof/>
                <w:webHidden/>
              </w:rPr>
              <w:fldChar w:fldCharType="separate"/>
            </w:r>
            <w:r w:rsidR="0021212B">
              <w:rPr>
                <w:noProof/>
                <w:webHidden/>
              </w:rPr>
              <w:t>14</w:t>
            </w:r>
            <w:r w:rsidR="007900CD">
              <w:rPr>
                <w:noProof/>
                <w:webHidden/>
              </w:rPr>
              <w:fldChar w:fldCharType="end"/>
            </w:r>
          </w:hyperlink>
        </w:p>
        <w:p w:rsidR="00711744" w:rsidRDefault="00711744" w:rsidP="007900CD">
          <w:r>
            <w:rPr>
              <w:b/>
              <w:bCs/>
            </w:rPr>
            <w:fldChar w:fldCharType="end"/>
          </w:r>
        </w:p>
      </w:sdtContent>
    </w:sdt>
    <w:p w:rsidR="00711744" w:rsidRDefault="00711744">
      <w:pPr>
        <w:rPr>
          <w:rFonts w:asciiTheme="majorHAnsi" w:eastAsiaTheme="majorEastAsia" w:hAnsiTheme="majorHAnsi" w:cstheme="majorBidi"/>
          <w:b/>
          <w:bCs/>
          <w:sz w:val="24"/>
          <w:szCs w:val="28"/>
        </w:rPr>
      </w:pPr>
      <w:bookmarkStart w:id="0" w:name="_GoBack"/>
      <w:bookmarkEnd w:id="0"/>
      <w:r>
        <w:br w:type="page"/>
      </w:r>
    </w:p>
    <w:p w:rsidR="00BF34A0" w:rsidRPr="00E61B0B" w:rsidRDefault="00BF34A0" w:rsidP="0038130E">
      <w:pPr>
        <w:pStyle w:val="berschrift1"/>
        <w:rPr>
          <w:rFonts w:asciiTheme="minorHAnsi" w:hAnsiTheme="minorHAnsi"/>
          <w:sz w:val="22"/>
          <w:szCs w:val="22"/>
        </w:rPr>
      </w:pPr>
      <w:bookmarkStart w:id="1" w:name="_Toc519764450"/>
      <w:r w:rsidRPr="00E61B0B">
        <w:rPr>
          <w:rFonts w:asciiTheme="minorHAnsi" w:hAnsiTheme="minorHAnsi"/>
          <w:sz w:val="22"/>
          <w:szCs w:val="22"/>
        </w:rPr>
        <w:lastRenderedPageBreak/>
        <w:t>Kooperationen der Selbsthilfe mit Rehabilitationskliniken</w:t>
      </w:r>
      <w:bookmarkEnd w:id="1"/>
    </w:p>
    <w:p w:rsidR="00A37890" w:rsidRPr="00E61B0B" w:rsidRDefault="00AB5816" w:rsidP="008B2BF0">
      <w:r w:rsidRPr="00E61B0B">
        <w:t xml:space="preserve">Die Bundesarbeitsgemeinschaft für Rehabilitation (BAR) hat gemeinsame Empfehlungen zur </w:t>
      </w:r>
      <w:r w:rsidRPr="00E61B0B">
        <w:rPr>
          <w:rFonts w:cstheme="minorHAnsi"/>
        </w:rPr>
        <w:t>Förderung</w:t>
      </w:r>
      <w:r w:rsidRPr="00E61B0B">
        <w:t xml:space="preserve"> der Selbsthilfe formuliert, gemäß § 13 Abs. 2 Nr. 6 SGB IX. </w:t>
      </w:r>
      <w:r w:rsidR="00A37890" w:rsidRPr="00E61B0B">
        <w:t>D</w:t>
      </w:r>
      <w:r w:rsidRPr="00E61B0B">
        <w:t>anach sind alle Mitglieder der BAR einig darüber, dass „Selbsthilfegruppen und Selbsthilfeorganisationen Menschen mit Behinderung bei der Bewältigung der Folgen ihrer Krankheit unterstützen</w:t>
      </w:r>
      <w:r w:rsidR="00A37890" w:rsidRPr="00E61B0B">
        <w:t>“</w:t>
      </w:r>
      <w:r w:rsidRPr="00E61B0B">
        <w:t>. Und dass die Angebote der Selbsthilfe während des gesamten Rehabilitationsprozesses von Bedeutung sind und zur dauerhaften Sicherung des Rehabilitationserfolgs beitragen</w:t>
      </w:r>
      <w:r w:rsidR="00F83321" w:rsidRPr="00E61B0B">
        <w:t xml:space="preserve"> </w:t>
      </w:r>
      <w:sdt>
        <w:sdtPr>
          <w:alias w:val="Don't edit this field"/>
          <w:tag w:val="CitaviPlaceholder#1c816621-4e1d-42a7-8412-3d5d9ad5c606"/>
          <w:id w:val="-1471591580"/>
          <w:placeholder>
            <w:docPart w:val="DefaultPlaceholder_1082065158"/>
          </w:placeholder>
        </w:sdtPr>
        <w:sdtEndPr/>
        <w:sdtContent>
          <w:r w:rsidR="00F83321" w:rsidRPr="00E61B0B">
            <w:fldChar w:fldCharType="begin"/>
          </w:r>
          <w:r w:rsidR="00F83321" w:rsidRPr="00E61B0B">
            <w:instrText>ADDIN CitaviPlaceholder{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}</w:instrText>
          </w:r>
          <w:r w:rsidR="00F83321" w:rsidRPr="00E61B0B">
            <w:fldChar w:fldCharType="separate"/>
          </w:r>
          <w:r w:rsidR="00711744" w:rsidRPr="00E61B0B">
            <w:t>(Bundesarbeitsgemeinschaft für Rehabilitation (BAR) e.V. 2012)</w:t>
          </w:r>
          <w:r w:rsidR="00F83321" w:rsidRPr="00E61B0B">
            <w:fldChar w:fldCharType="end"/>
          </w:r>
        </w:sdtContent>
      </w:sdt>
      <w:r w:rsidRPr="00E61B0B">
        <w:t xml:space="preserve">. </w:t>
      </w:r>
      <w:r w:rsidR="004E2678" w:rsidRPr="00E61B0B">
        <w:t xml:space="preserve">Die Notwendigkeit einer Zusammenarbeit beider Bereiche hinsichtlich des gemeinsamen Ziels der </w:t>
      </w:r>
      <w:r w:rsidR="00FD7AAF" w:rsidRPr="00E61B0B">
        <w:t>Unterstützung der Bewältigung von Erkrankungen und Förderung der Autonomie und Selbstbestimmung</w:t>
      </w:r>
      <w:r w:rsidR="004E2678" w:rsidRPr="00E61B0B">
        <w:t xml:space="preserve"> findet breite Akzeptanz</w:t>
      </w:r>
      <w:r w:rsidR="00B947A8" w:rsidRPr="00E61B0B">
        <w:t>, wie man allein schon an dem 100jährigen Bestehen der Deutschen Vereinigung für Rehabilitation (DVfR), in der Vertreterinnen und Vertreter aller Akteure im Bereich Rehabilitation und Teilhabe gleichberechtigt zusammenwirken</w:t>
      </w:r>
      <w:r w:rsidR="0022770E" w:rsidRPr="00E61B0B">
        <w:t>, sehen kann</w:t>
      </w:r>
      <w:r w:rsidR="00B947A8" w:rsidRPr="00E61B0B">
        <w:t>: Selbsthilfe- und Sozialverbände, Sozialleistungsträger, Rehabilitationseinrichtungen und -dienste, Reha-Experten sowie Berufs- und Fachverbände.</w:t>
      </w:r>
      <w:r w:rsidR="0022770E" w:rsidRPr="00E61B0B">
        <w:t>(www.dvfr.de)</w:t>
      </w:r>
      <w:r w:rsidR="00B947A8" w:rsidRPr="00E61B0B">
        <w:t xml:space="preserve">. </w:t>
      </w:r>
    </w:p>
    <w:p w:rsidR="008B2BF0" w:rsidRPr="00E61B0B" w:rsidRDefault="008B2BF0" w:rsidP="008B2BF0">
      <w:r w:rsidRPr="00E61B0B">
        <w:t>Viele Veröffentlichungen skizzieren Anforderungen für eine patientenorientierte Weiterentwicklung der Rehabilitation, die sich aus den Forderungen der verschiedenen Selbsthilfebewegungen sowie der aktuellen Gesundheitspolitik ergeben, um die Zusammenarbeit von der Selbsthilfe und den Rehabilitationskliniken zu intensivieren und zu stabilisieren.</w:t>
      </w:r>
      <w:r w:rsidRPr="00E61B0B">
        <w:rPr>
          <w:rFonts w:cstheme="minorHAnsi"/>
        </w:rPr>
        <w:t xml:space="preserve"> Eine systematisch gestaltete und nachhaltige Zusammenarbeit ist bisher aber eher die Ausnahme als die Regel</w:t>
      </w:r>
      <w:r w:rsidR="009B7FC1" w:rsidRPr="00E61B0B">
        <w:rPr>
          <w:rFonts w:cstheme="minorHAnsi"/>
        </w:rPr>
        <w:t xml:space="preserve"> </w:t>
      </w:r>
      <w:sdt>
        <w:sdtPr>
          <w:rPr>
            <w:rFonts w:cstheme="minorHAnsi"/>
          </w:rPr>
          <w:alias w:val="Don't edit this field"/>
          <w:tag w:val="CitaviPlaceholder#19c92936-997c-437d-9541-9947b7652450"/>
          <w:id w:val="57758206"/>
          <w:placeholder>
            <w:docPart w:val="DefaultPlaceholder_1082065158"/>
          </w:placeholder>
        </w:sdtPr>
        <w:sdtEndPr/>
        <w:sdtContent>
          <w:r w:rsidR="009B7FC1" w:rsidRPr="00E61B0B">
            <w:rPr>
              <w:rFonts w:cstheme="minorHAnsi"/>
            </w:rPr>
            <w:fldChar w:fldCharType="begin"/>
          </w:r>
          <w:r w:rsidR="0074325A" w:rsidRPr="00E61B0B">
            <w:rPr>
              <w:rFonts w:cstheme="minorHAnsi"/>
            </w:rPr>
            <w:instrText>ADDIN CitaviPlaceholder{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}</w:instrText>
          </w:r>
          <w:r w:rsidR="009B7FC1" w:rsidRPr="00E61B0B">
            <w:rPr>
              <w:rFonts w:cstheme="minorHAnsi"/>
            </w:rPr>
            <w:fldChar w:fldCharType="separate"/>
          </w:r>
          <w:r w:rsidR="00711744" w:rsidRPr="00E61B0B">
            <w:rPr>
              <w:rFonts w:cstheme="minorHAnsi"/>
            </w:rPr>
            <w:t>(Borgetto und Klein 2007; Bobzien und Trojan 2015)</w:t>
          </w:r>
          <w:r w:rsidR="009B7FC1" w:rsidRPr="00E61B0B">
            <w:rPr>
              <w:rFonts w:cstheme="minorHAnsi"/>
            </w:rPr>
            <w:fldChar w:fldCharType="end"/>
          </w:r>
        </w:sdtContent>
      </w:sdt>
      <w:r w:rsidR="009B7FC1" w:rsidRPr="00E61B0B">
        <w:rPr>
          <w:rFonts w:cstheme="minorHAnsi"/>
        </w:rPr>
        <w:t>.</w:t>
      </w:r>
    </w:p>
    <w:p w:rsidR="00BF34A0" w:rsidRPr="00E61B0B" w:rsidRDefault="00AB5816" w:rsidP="00BF34A0">
      <w:pPr>
        <w:rPr>
          <w:rFonts w:cstheme="minorHAnsi"/>
        </w:rPr>
      </w:pPr>
      <w:r w:rsidRPr="00E61B0B">
        <w:t>Entsprechend</w:t>
      </w:r>
      <w:r w:rsidRPr="00E61B0B">
        <w:rPr>
          <w:rFonts w:cstheme="minorHAnsi"/>
        </w:rPr>
        <w:t xml:space="preserve"> hat d</w:t>
      </w:r>
      <w:r w:rsidR="00BF34A0" w:rsidRPr="00E61B0B">
        <w:rPr>
          <w:rFonts w:cstheme="minorHAnsi"/>
        </w:rPr>
        <w:t xml:space="preserve">ie BAG Selbsthilfe </w:t>
      </w:r>
      <w:r w:rsidR="006672BC" w:rsidRPr="00E61B0B">
        <w:rPr>
          <w:rFonts w:cstheme="minorHAnsi"/>
        </w:rPr>
        <w:t xml:space="preserve">das Ziel </w:t>
      </w:r>
      <w:r w:rsidR="00BF34A0" w:rsidRPr="00E61B0B">
        <w:rPr>
          <w:rFonts w:cstheme="minorHAnsi"/>
        </w:rPr>
        <w:t xml:space="preserve">soziale Räume </w:t>
      </w:r>
      <w:r w:rsidR="006672BC" w:rsidRPr="00E61B0B">
        <w:rPr>
          <w:rFonts w:cstheme="minorHAnsi"/>
        </w:rPr>
        <w:t>zu erschließen</w:t>
      </w:r>
      <w:r w:rsidR="00BF34A0" w:rsidRPr="00E61B0B">
        <w:rPr>
          <w:rFonts w:cstheme="minorHAnsi"/>
        </w:rPr>
        <w:t xml:space="preserve">, in denen Selbsthilfe </w:t>
      </w:r>
      <w:r w:rsidR="004E2678" w:rsidRPr="00E61B0B">
        <w:rPr>
          <w:rFonts w:cstheme="minorHAnsi"/>
        </w:rPr>
        <w:t xml:space="preserve">in der Rehabilitation </w:t>
      </w:r>
      <w:r w:rsidR="00BF34A0" w:rsidRPr="00E61B0B">
        <w:rPr>
          <w:rFonts w:cstheme="minorHAnsi"/>
        </w:rPr>
        <w:t xml:space="preserve">aktiv ist. </w:t>
      </w:r>
      <w:r w:rsidR="004E2678" w:rsidRPr="00E61B0B">
        <w:rPr>
          <w:rFonts w:cstheme="minorHAnsi"/>
        </w:rPr>
        <w:t>Zurzeit wird das Feld Rehabilitation</w:t>
      </w:r>
      <w:r w:rsidR="00BF34A0" w:rsidRPr="00E61B0B">
        <w:rPr>
          <w:rFonts w:cstheme="minorHAnsi"/>
        </w:rPr>
        <w:t xml:space="preserve"> von der Selbsthilfe of</w:t>
      </w:r>
      <w:r w:rsidR="004E2678" w:rsidRPr="00E61B0B">
        <w:rPr>
          <w:rFonts w:cstheme="minorHAnsi"/>
        </w:rPr>
        <w:t>tmals nicht ausreichend genutzt</w:t>
      </w:r>
      <w:r w:rsidR="00BF34A0" w:rsidRPr="00E61B0B">
        <w:rPr>
          <w:rFonts w:cstheme="minorHAnsi"/>
        </w:rPr>
        <w:t>, um Mitglieder für den eigenen Verband zu gewinnen</w:t>
      </w:r>
      <w:r w:rsidR="00E4247E" w:rsidRPr="00E61B0B">
        <w:rPr>
          <w:rFonts w:cstheme="minorHAnsi"/>
        </w:rPr>
        <w:t xml:space="preserve">. </w:t>
      </w:r>
      <w:r w:rsidR="004E2678" w:rsidRPr="00E61B0B">
        <w:rPr>
          <w:rFonts w:cstheme="minorHAnsi"/>
        </w:rPr>
        <w:t xml:space="preserve">Deshalb sollen für das Setting „Rehaklinik“ </w:t>
      </w:r>
      <w:r w:rsidR="00BF34A0" w:rsidRPr="00E61B0B">
        <w:rPr>
          <w:rFonts w:cstheme="minorHAnsi"/>
        </w:rPr>
        <w:t>die Ansprachestrategien der Mitgliedsverbände der BAG SELBSTHILFE ermittelt werden und Good-practice-Beispiele identifiziert werden. Dazu wurde in einem ersten Schri</w:t>
      </w:r>
      <w:r w:rsidR="005B4F8C">
        <w:rPr>
          <w:rFonts w:cstheme="minorHAnsi"/>
        </w:rPr>
        <w:t>t</w:t>
      </w:r>
      <w:r w:rsidR="00BF34A0" w:rsidRPr="00E61B0B">
        <w:rPr>
          <w:rFonts w:cstheme="minorHAnsi"/>
        </w:rPr>
        <w:t xml:space="preserve">t eine Literaturrecherche durchgeführt und </w:t>
      </w:r>
      <w:r w:rsidR="0038130E" w:rsidRPr="00E61B0B">
        <w:rPr>
          <w:rFonts w:cstheme="minorHAnsi"/>
        </w:rPr>
        <w:t>nach</w:t>
      </w:r>
      <w:r w:rsidR="00BF34A0" w:rsidRPr="00E61B0B">
        <w:rPr>
          <w:rFonts w:cstheme="minorHAnsi"/>
        </w:rPr>
        <w:t xml:space="preserve"> Literatur über Selbsthilfe </w:t>
      </w:r>
      <w:r w:rsidR="0038130E" w:rsidRPr="00E61B0B">
        <w:rPr>
          <w:rFonts w:cstheme="minorHAnsi"/>
        </w:rPr>
        <w:t>im</w:t>
      </w:r>
      <w:r w:rsidR="00BF34A0" w:rsidRPr="00E61B0B">
        <w:rPr>
          <w:rFonts w:cstheme="minorHAnsi"/>
        </w:rPr>
        <w:t xml:space="preserve"> Zusammenhang mit Rehabilitationskliniken recherchiert.</w:t>
      </w:r>
    </w:p>
    <w:p w:rsidR="00496C28" w:rsidRPr="00E61B0B" w:rsidRDefault="00496C28">
      <w:pPr>
        <w:rPr>
          <w:rFonts w:eastAsiaTheme="majorEastAsia" w:cstheme="majorBidi"/>
          <w:b/>
          <w:bCs/>
        </w:rPr>
      </w:pPr>
      <w:r w:rsidRPr="00E61B0B">
        <w:br w:type="page"/>
      </w:r>
    </w:p>
    <w:p w:rsidR="00A154D7" w:rsidRPr="00E61B0B" w:rsidRDefault="00BF34A0" w:rsidP="00A154D7">
      <w:pPr>
        <w:pStyle w:val="berschrift1"/>
        <w:rPr>
          <w:rFonts w:asciiTheme="minorHAnsi" w:hAnsiTheme="minorHAnsi"/>
          <w:sz w:val="22"/>
          <w:szCs w:val="22"/>
        </w:rPr>
      </w:pPr>
      <w:bookmarkStart w:id="2" w:name="_Toc519764451"/>
      <w:r w:rsidRPr="00E61B0B">
        <w:rPr>
          <w:rFonts w:asciiTheme="minorHAnsi" w:hAnsiTheme="minorHAnsi"/>
          <w:sz w:val="22"/>
          <w:szCs w:val="22"/>
        </w:rPr>
        <w:lastRenderedPageBreak/>
        <w:t>Methodisches Vorgehen</w:t>
      </w:r>
      <w:bookmarkEnd w:id="2"/>
    </w:p>
    <w:p w:rsidR="00A154D7" w:rsidRPr="00E61B0B" w:rsidRDefault="00A154D7" w:rsidP="00A154D7">
      <w:pPr>
        <w:rPr>
          <w:rFonts w:cstheme="minorHAnsi"/>
        </w:rPr>
      </w:pPr>
      <w:r w:rsidRPr="00E61B0B">
        <w:rPr>
          <w:rFonts w:cstheme="minorHAnsi"/>
        </w:rPr>
        <w:t xml:space="preserve">Insgesamt </w:t>
      </w:r>
      <w:r w:rsidR="00E11CCD" w:rsidRPr="00E61B0B">
        <w:rPr>
          <w:rFonts w:cstheme="minorHAnsi"/>
        </w:rPr>
        <w:t xml:space="preserve">wurde </w:t>
      </w:r>
      <w:r w:rsidRPr="00E61B0B">
        <w:rPr>
          <w:rFonts w:cstheme="minorHAnsi"/>
        </w:rPr>
        <w:t xml:space="preserve">in </w:t>
      </w:r>
      <w:r w:rsidR="00E11CCD" w:rsidRPr="00E61B0B">
        <w:rPr>
          <w:rFonts w:cstheme="minorHAnsi"/>
        </w:rPr>
        <w:t>neun</w:t>
      </w:r>
      <w:r w:rsidRPr="00E61B0B">
        <w:rPr>
          <w:rFonts w:cstheme="minorHAnsi"/>
        </w:rPr>
        <w:t xml:space="preserve"> Datenbanken eine Literaturrecherche bezüglich der Kooperation der Selbsthilfegruppen</w:t>
      </w:r>
      <w:r w:rsidR="00E11CCD" w:rsidRPr="00E61B0B">
        <w:rPr>
          <w:rFonts w:cstheme="minorHAnsi"/>
        </w:rPr>
        <w:t xml:space="preserve"> / -organisationen</w:t>
      </w:r>
      <w:r w:rsidRPr="00E61B0B">
        <w:rPr>
          <w:rFonts w:cstheme="minorHAnsi"/>
        </w:rPr>
        <w:t xml:space="preserve"> und Reha</w:t>
      </w:r>
      <w:r w:rsidR="00E11CCD" w:rsidRPr="00E61B0B">
        <w:rPr>
          <w:rFonts w:cstheme="minorHAnsi"/>
        </w:rPr>
        <w:t>bilitations</w:t>
      </w:r>
      <w:r w:rsidRPr="00E61B0B">
        <w:rPr>
          <w:rFonts w:cstheme="minorHAnsi"/>
        </w:rPr>
        <w:t xml:space="preserve">kliniken </w:t>
      </w:r>
      <w:r w:rsidR="00E11CCD" w:rsidRPr="00E61B0B">
        <w:rPr>
          <w:rFonts w:cstheme="minorHAnsi"/>
        </w:rPr>
        <w:t>geführt</w:t>
      </w:r>
      <w:r w:rsidRPr="00E61B0B">
        <w:rPr>
          <w:rFonts w:cstheme="minorHAnsi"/>
        </w:rPr>
        <w:t xml:space="preserve">. </w:t>
      </w:r>
      <w:r w:rsidR="00E85857" w:rsidRPr="00E61B0B">
        <w:rPr>
          <w:rFonts w:cstheme="minorHAnsi"/>
        </w:rPr>
        <w:t>Gesucht wurde in Veröffentlichungen ab dem Jahr 2000 bis heute.</w:t>
      </w:r>
    </w:p>
    <w:p w:rsidR="00A154D7" w:rsidRPr="00E61B0B" w:rsidRDefault="00A154D7" w:rsidP="00A154D7">
      <w:pPr>
        <w:rPr>
          <w:rFonts w:eastAsia="Times New Roman" w:cstheme="minorHAnsi"/>
          <w:lang w:eastAsia="de-DE"/>
        </w:rPr>
      </w:pPr>
      <w:r w:rsidRPr="00E61B0B">
        <w:rPr>
          <w:rFonts w:cstheme="minorHAnsi"/>
        </w:rPr>
        <w:t xml:space="preserve">Bei der Datenbank </w:t>
      </w:r>
      <w:r w:rsidRPr="00E61B0B">
        <w:rPr>
          <w:rFonts w:cstheme="minorHAnsi"/>
          <w:b/>
        </w:rPr>
        <w:t>„Web of Science“</w:t>
      </w:r>
      <w:r w:rsidRPr="00E61B0B">
        <w:rPr>
          <w:rFonts w:cstheme="minorHAnsi"/>
        </w:rPr>
        <w:t xml:space="preserve"> </w:t>
      </w:r>
      <w:r w:rsidR="00E85857" w:rsidRPr="00E61B0B">
        <w:rPr>
          <w:rFonts w:cstheme="minorHAnsi"/>
        </w:rPr>
        <w:t xml:space="preserve">wurde mit </w:t>
      </w:r>
      <w:r w:rsidRPr="00E61B0B">
        <w:rPr>
          <w:rFonts w:cstheme="minorHAnsi"/>
        </w:rPr>
        <w:t>den Suchbegriffen „Support Group AND Rehabilitation Clinics“ und „</w:t>
      </w:r>
      <w:r w:rsidRPr="00E61B0B">
        <w:rPr>
          <w:rFonts w:eastAsia="Times New Roman" w:cstheme="minorHAnsi"/>
          <w:lang w:eastAsia="de-DE"/>
        </w:rPr>
        <w:t xml:space="preserve">Self-Help Group AND Rehabilitation“ </w:t>
      </w:r>
      <w:r w:rsidR="00E85857" w:rsidRPr="00E61B0B">
        <w:rPr>
          <w:rFonts w:eastAsia="Times New Roman" w:cstheme="minorHAnsi"/>
          <w:lang w:eastAsia="de-DE"/>
        </w:rPr>
        <w:t>die</w:t>
      </w:r>
      <w:r w:rsidRPr="00E61B0B">
        <w:rPr>
          <w:rFonts w:eastAsia="Times New Roman" w:cstheme="minorHAnsi"/>
          <w:lang w:eastAsia="de-DE"/>
        </w:rPr>
        <w:t xml:space="preserve"> Recherche durchgeführt. Eine Literaturrecherche mit deutschen Begriffen war hier nicht möglich. </w:t>
      </w:r>
      <w:r w:rsidR="00E85857" w:rsidRPr="00E61B0B">
        <w:rPr>
          <w:rFonts w:eastAsia="Times New Roman" w:cstheme="minorHAnsi"/>
          <w:lang w:eastAsia="de-DE"/>
        </w:rPr>
        <w:t>Zwei Literaturstellen konnten hier gefunden werden</w:t>
      </w:r>
      <w:r w:rsidRPr="00E61B0B">
        <w:rPr>
          <w:rFonts w:eastAsia="Times New Roman" w:cstheme="minorHAnsi"/>
          <w:lang w:eastAsia="de-DE"/>
        </w:rPr>
        <w:t>.</w:t>
      </w:r>
    </w:p>
    <w:p w:rsidR="00A154D7" w:rsidRPr="00E61B0B" w:rsidRDefault="00A154D7" w:rsidP="00A154D7">
      <w:pPr>
        <w:rPr>
          <w:rFonts w:eastAsia="Times New Roman" w:cstheme="minorHAnsi"/>
          <w:lang w:eastAsia="de-DE"/>
        </w:rPr>
      </w:pPr>
      <w:r w:rsidRPr="00E61B0B">
        <w:rPr>
          <w:rFonts w:eastAsia="Times New Roman" w:cstheme="minorHAnsi"/>
          <w:lang w:eastAsia="de-DE"/>
        </w:rPr>
        <w:t xml:space="preserve">In der </w:t>
      </w:r>
      <w:r w:rsidRPr="00E61B0B">
        <w:rPr>
          <w:rFonts w:eastAsia="Times New Roman" w:cstheme="minorHAnsi"/>
          <w:b/>
          <w:lang w:eastAsia="de-DE"/>
        </w:rPr>
        <w:t xml:space="preserve">Livivo </w:t>
      </w:r>
      <w:r w:rsidRPr="00E61B0B">
        <w:rPr>
          <w:rFonts w:eastAsia="Times New Roman" w:cstheme="minorHAnsi"/>
          <w:lang w:eastAsia="de-DE"/>
        </w:rPr>
        <w:t xml:space="preserve">Datenbank </w:t>
      </w:r>
      <w:r w:rsidR="00E85857" w:rsidRPr="00E61B0B">
        <w:rPr>
          <w:rFonts w:eastAsia="Times New Roman" w:cstheme="minorHAnsi"/>
          <w:lang w:eastAsia="de-DE"/>
        </w:rPr>
        <w:t xml:space="preserve">wurden </w:t>
      </w:r>
      <w:r w:rsidRPr="00E61B0B">
        <w:rPr>
          <w:rFonts w:eastAsia="Times New Roman" w:cstheme="minorHAnsi"/>
          <w:lang w:eastAsia="de-DE"/>
        </w:rPr>
        <w:t xml:space="preserve">vier Suchanfragen durchgeführt. </w:t>
      </w:r>
      <w:r w:rsidR="00E85857" w:rsidRPr="00E61B0B">
        <w:rPr>
          <w:rFonts w:eastAsia="Times New Roman" w:cstheme="minorHAnsi"/>
          <w:lang w:val="en-US" w:eastAsia="de-DE"/>
        </w:rPr>
        <w:t>1.</w:t>
      </w:r>
      <w:r w:rsidRPr="00E61B0B">
        <w:rPr>
          <w:rFonts w:eastAsia="Times New Roman" w:cstheme="minorHAnsi"/>
          <w:lang w:val="en-US" w:eastAsia="de-DE"/>
        </w:rPr>
        <w:t xml:space="preserve"> „Selbsthilfegruppen UND Rehabilitationskliniken“, </w:t>
      </w:r>
      <w:r w:rsidR="00E85857" w:rsidRPr="00E61B0B">
        <w:rPr>
          <w:rFonts w:eastAsia="Times New Roman" w:cstheme="minorHAnsi"/>
          <w:lang w:val="en-US" w:eastAsia="de-DE"/>
        </w:rPr>
        <w:t>2.</w:t>
      </w:r>
      <w:r w:rsidRPr="00E61B0B">
        <w:rPr>
          <w:rFonts w:eastAsia="Times New Roman" w:cstheme="minorHAnsi"/>
          <w:lang w:val="en-US" w:eastAsia="de-DE"/>
        </w:rPr>
        <w:t xml:space="preserve"> „Self-Help Group AND Rehabilitation“, </w:t>
      </w:r>
      <w:r w:rsidR="00E85857" w:rsidRPr="00E61B0B">
        <w:rPr>
          <w:rFonts w:eastAsia="Times New Roman" w:cstheme="minorHAnsi"/>
          <w:lang w:val="en-US" w:eastAsia="de-DE"/>
        </w:rPr>
        <w:t>3.</w:t>
      </w:r>
      <w:r w:rsidRPr="00E61B0B">
        <w:rPr>
          <w:rFonts w:eastAsia="Times New Roman" w:cstheme="minorHAnsi"/>
          <w:lang w:val="en-US" w:eastAsia="de-DE"/>
        </w:rPr>
        <w:t xml:space="preserve"> „ </w:t>
      </w:r>
      <w:r w:rsidRPr="00E61B0B">
        <w:rPr>
          <w:lang w:val="en-US"/>
        </w:rPr>
        <w:t>Support Group AND Rehabilitation Clinics</w:t>
      </w:r>
      <w:r w:rsidRPr="00E61B0B">
        <w:rPr>
          <w:rFonts w:eastAsia="Times New Roman" w:cstheme="minorHAnsi"/>
          <w:lang w:val="en-US" w:eastAsia="de-DE"/>
        </w:rPr>
        <w:t xml:space="preserve">“ und </w:t>
      </w:r>
      <w:r w:rsidR="00E85857" w:rsidRPr="00E61B0B">
        <w:rPr>
          <w:rFonts w:eastAsia="Times New Roman" w:cstheme="minorHAnsi"/>
          <w:lang w:val="en-US" w:eastAsia="de-DE"/>
        </w:rPr>
        <w:t>4.</w:t>
      </w:r>
      <w:r w:rsidRPr="00E61B0B">
        <w:rPr>
          <w:rFonts w:eastAsia="Times New Roman" w:cstheme="minorHAnsi"/>
          <w:lang w:val="en-US" w:eastAsia="de-DE"/>
        </w:rPr>
        <w:t xml:space="preserve"> </w:t>
      </w:r>
      <w:r w:rsidRPr="00E61B0B">
        <w:rPr>
          <w:rFonts w:eastAsia="Times New Roman" w:cstheme="minorHAnsi"/>
          <w:lang w:eastAsia="de-DE"/>
        </w:rPr>
        <w:t xml:space="preserve">„Selbsthilfeorganisationen und Rehabilitationskliniken“. </w:t>
      </w:r>
      <w:r w:rsidR="00E85857" w:rsidRPr="00E61B0B">
        <w:rPr>
          <w:rFonts w:eastAsia="Times New Roman" w:cstheme="minorHAnsi"/>
          <w:lang w:eastAsia="de-DE"/>
        </w:rPr>
        <w:t xml:space="preserve">Dadurch wurden </w:t>
      </w:r>
      <w:r w:rsidRPr="00E61B0B">
        <w:rPr>
          <w:rFonts w:eastAsia="Times New Roman" w:cstheme="minorHAnsi"/>
          <w:lang w:eastAsia="de-DE"/>
        </w:rPr>
        <w:t>zehn Ergebnisse</w:t>
      </w:r>
      <w:r w:rsidR="00E85857" w:rsidRPr="00E61B0B">
        <w:rPr>
          <w:rFonts w:eastAsia="Times New Roman" w:cstheme="minorHAnsi"/>
          <w:lang w:eastAsia="de-DE"/>
        </w:rPr>
        <w:t xml:space="preserve"> identifiziert</w:t>
      </w:r>
      <w:r w:rsidRPr="00E61B0B">
        <w:rPr>
          <w:rFonts w:eastAsia="Times New Roman" w:cstheme="minorHAnsi"/>
          <w:lang w:eastAsia="de-DE"/>
        </w:rPr>
        <w:t xml:space="preserve">. </w:t>
      </w:r>
      <w:r w:rsidR="00E85857" w:rsidRPr="00E61B0B">
        <w:rPr>
          <w:rFonts w:eastAsia="Times New Roman" w:cstheme="minorHAnsi"/>
          <w:lang w:eastAsia="de-DE"/>
        </w:rPr>
        <w:t>Eine Literaturstelle war jedoch sch</w:t>
      </w:r>
      <w:r w:rsidRPr="00E61B0B">
        <w:rPr>
          <w:rFonts w:eastAsia="Times New Roman" w:cstheme="minorHAnsi"/>
          <w:lang w:eastAsia="de-DE"/>
        </w:rPr>
        <w:t xml:space="preserve">on in „Web of Science“ </w:t>
      </w:r>
      <w:r w:rsidR="00E85857" w:rsidRPr="00E61B0B">
        <w:rPr>
          <w:rFonts w:eastAsia="Times New Roman" w:cstheme="minorHAnsi"/>
          <w:lang w:eastAsia="de-DE"/>
        </w:rPr>
        <w:t>notiert</w:t>
      </w:r>
      <w:r w:rsidRPr="00E61B0B">
        <w:rPr>
          <w:rFonts w:eastAsia="Times New Roman" w:cstheme="minorHAnsi"/>
          <w:lang w:eastAsia="de-DE"/>
        </w:rPr>
        <w:t>.</w:t>
      </w:r>
    </w:p>
    <w:p w:rsidR="00A154D7" w:rsidRPr="00E61B0B" w:rsidRDefault="00A154D7" w:rsidP="00A154D7">
      <w:r w:rsidRPr="00E61B0B">
        <w:t xml:space="preserve">In der Datenbank </w:t>
      </w:r>
      <w:r w:rsidRPr="00E61B0B">
        <w:rPr>
          <w:b/>
        </w:rPr>
        <w:t>Psyndex</w:t>
      </w:r>
      <w:r w:rsidRPr="00E61B0B">
        <w:t xml:space="preserve"> habe ich insgesamt fünf Suchanfragen durchgeführt. Das waren: </w:t>
      </w:r>
    </w:p>
    <w:p w:rsidR="00A154D7" w:rsidRPr="00E61B0B" w:rsidRDefault="00A154D7" w:rsidP="00A154D7">
      <w:pPr>
        <w:pStyle w:val="Listenabsatz"/>
        <w:numPr>
          <w:ilvl w:val="0"/>
          <w:numId w:val="17"/>
        </w:numPr>
      </w:pPr>
      <w:r w:rsidRPr="00E61B0B">
        <w:t>Selbsthilfegruppen UND Rehabilitationskliniken</w:t>
      </w:r>
    </w:p>
    <w:p w:rsidR="00A154D7" w:rsidRPr="00E61B0B" w:rsidRDefault="00A154D7" w:rsidP="00A154D7">
      <w:pPr>
        <w:pStyle w:val="Listenabsatz"/>
        <w:numPr>
          <w:ilvl w:val="0"/>
          <w:numId w:val="17"/>
        </w:numPr>
      </w:pPr>
      <w:r w:rsidRPr="00E61B0B">
        <w:t>Selbsthilfegruppen und Rehabilitationskliniken in Kooperation</w:t>
      </w:r>
    </w:p>
    <w:p w:rsidR="00A154D7" w:rsidRPr="00E61B0B" w:rsidRDefault="00A154D7" w:rsidP="00A154D7">
      <w:pPr>
        <w:pStyle w:val="Listenabsatz"/>
        <w:numPr>
          <w:ilvl w:val="0"/>
          <w:numId w:val="17"/>
        </w:numPr>
      </w:pPr>
      <w:r w:rsidRPr="00E61B0B">
        <w:t xml:space="preserve">Selbsthilfeorganisationen und Rehabilitationskliniken </w:t>
      </w:r>
    </w:p>
    <w:p w:rsidR="00A154D7" w:rsidRPr="00E61B0B" w:rsidRDefault="00A154D7" w:rsidP="00A154D7">
      <w:pPr>
        <w:pStyle w:val="Listenabsatz"/>
        <w:numPr>
          <w:ilvl w:val="0"/>
          <w:numId w:val="17"/>
        </w:numPr>
        <w:rPr>
          <w:lang w:val="en-US"/>
        </w:rPr>
      </w:pPr>
      <w:r w:rsidRPr="00E61B0B">
        <w:rPr>
          <w:lang w:val="en-US"/>
        </w:rPr>
        <w:t>Support Group AND Rehabilitation Clinics</w:t>
      </w:r>
    </w:p>
    <w:p w:rsidR="00A154D7" w:rsidRPr="00E61B0B" w:rsidRDefault="00A154D7" w:rsidP="00A154D7">
      <w:pPr>
        <w:pStyle w:val="Listenabsatz"/>
        <w:numPr>
          <w:ilvl w:val="0"/>
          <w:numId w:val="17"/>
        </w:numPr>
        <w:rPr>
          <w:lang w:val="en-US"/>
        </w:rPr>
      </w:pPr>
      <w:r w:rsidRPr="00E61B0B">
        <w:rPr>
          <w:lang w:val="en-US"/>
        </w:rPr>
        <w:t>Self-Help Group AND Rehabilitation</w:t>
      </w:r>
    </w:p>
    <w:p w:rsidR="00A154D7" w:rsidRPr="00E61B0B" w:rsidRDefault="00A154D7" w:rsidP="00A154D7">
      <w:r w:rsidRPr="00E61B0B">
        <w:t xml:space="preserve"> die ersten fünf </w:t>
      </w:r>
      <w:r w:rsidR="00E85857" w:rsidRPr="00E61B0B">
        <w:t>Suchen ergaben</w:t>
      </w:r>
      <w:r w:rsidRPr="00E61B0B">
        <w:t xml:space="preserve"> keine passenden Ergebnisse i</w:t>
      </w:r>
      <w:r w:rsidR="00195EF4" w:rsidRPr="00E61B0B">
        <w:t>n</w:t>
      </w:r>
      <w:r w:rsidRPr="00E61B0B">
        <w:t xml:space="preserve"> Bezug auf die Kooperation der Selbsthilfegruppen</w:t>
      </w:r>
      <w:r w:rsidR="00195EF4" w:rsidRPr="00E61B0B">
        <w:t xml:space="preserve"> / -organisationen</w:t>
      </w:r>
      <w:r w:rsidRPr="00E61B0B">
        <w:t xml:space="preserve"> und Rehakliniken.</w:t>
      </w:r>
      <w:r w:rsidR="00195EF4" w:rsidRPr="00E61B0B">
        <w:t xml:space="preserve"> Die l</w:t>
      </w:r>
      <w:r w:rsidRPr="00E61B0B">
        <w:t xml:space="preserve">etzte Suchanfrage brachte </w:t>
      </w:r>
      <w:r w:rsidR="00195EF4" w:rsidRPr="00E61B0B">
        <w:t>zwei</w:t>
      </w:r>
      <w:r w:rsidRPr="00E61B0B">
        <w:t xml:space="preserve"> Ergebnisse. </w:t>
      </w:r>
    </w:p>
    <w:p w:rsidR="00A154D7" w:rsidRPr="00E61B0B" w:rsidRDefault="00A154D7" w:rsidP="00A154D7">
      <w:r w:rsidRPr="00E61B0B">
        <w:t xml:space="preserve">In den Datenbanken </w:t>
      </w:r>
      <w:r w:rsidRPr="00E61B0B">
        <w:rPr>
          <w:b/>
        </w:rPr>
        <w:t>FIS BILDUNG, OPAC MHH und GESIS/SOLIS</w:t>
      </w:r>
      <w:r w:rsidRPr="00E61B0B">
        <w:t xml:space="preserve"> gab es trotz vier verschiedenen Suchanfragen keine Ergebnisse zu der Kooperation zwischen Rehakliniken und Selbsthilfegruppen. </w:t>
      </w:r>
    </w:p>
    <w:p w:rsidR="00A154D7" w:rsidRPr="00E61B0B" w:rsidRDefault="00A154D7" w:rsidP="00A154D7">
      <w:r w:rsidRPr="00E61B0B">
        <w:t xml:space="preserve">In </w:t>
      </w:r>
      <w:r w:rsidRPr="00E61B0B">
        <w:rPr>
          <w:b/>
        </w:rPr>
        <w:t>Google Scholar</w:t>
      </w:r>
      <w:r w:rsidRPr="00E61B0B">
        <w:t xml:space="preserve"> </w:t>
      </w:r>
      <w:r w:rsidR="00195EF4" w:rsidRPr="00E61B0B">
        <w:t>wurden</w:t>
      </w:r>
      <w:r w:rsidRPr="00E61B0B">
        <w:t xml:space="preserve"> zwei Suchanfragen durchgeführt. Einmal „Selbsthilfegruppen und Rehabilitationskliniken“ und zum anderen „Self-Help Group AND Rehabilitation“. </w:t>
      </w:r>
      <w:r w:rsidR="00AF48D2" w:rsidRPr="00E61B0B">
        <w:t>Diese Suche ergab neun</w:t>
      </w:r>
      <w:r w:rsidRPr="00E61B0B">
        <w:t xml:space="preserve"> Ergebnisse. </w:t>
      </w:r>
    </w:p>
    <w:p w:rsidR="00A154D7" w:rsidRPr="00E61B0B" w:rsidRDefault="00A154D7" w:rsidP="00A154D7">
      <w:r w:rsidRPr="00E61B0B">
        <w:t xml:space="preserve">Die Recherche in </w:t>
      </w:r>
      <w:r w:rsidRPr="00E61B0B">
        <w:rPr>
          <w:b/>
        </w:rPr>
        <w:t>Pubmed</w:t>
      </w:r>
      <w:r w:rsidRPr="00E61B0B">
        <w:t xml:space="preserve"> </w:t>
      </w:r>
      <w:r w:rsidR="00195EF4" w:rsidRPr="00E61B0B">
        <w:t>wurde wie folgt durchgeführt</w:t>
      </w:r>
      <w:r w:rsidRPr="00E61B0B">
        <w:t xml:space="preserve">: </w:t>
      </w:r>
      <w:r w:rsidR="00195EF4" w:rsidRPr="00E61B0B">
        <w:t>Alle</w:t>
      </w:r>
      <w:r w:rsidRPr="00E61B0B">
        <w:t xml:space="preserve"> relevanten Begriffe, die bei der Recherche benötig</w:t>
      </w:r>
      <w:r w:rsidR="00195EF4" w:rsidRPr="00E61B0B">
        <w:t>t waren, wurden zuerst</w:t>
      </w:r>
      <w:r w:rsidRPr="00E61B0B">
        <w:t xml:space="preserve"> als MeSH gesucht. Von dort </w:t>
      </w:r>
      <w:r w:rsidR="00195EF4" w:rsidRPr="00E61B0B">
        <w:t>aus wurde</w:t>
      </w:r>
      <w:r w:rsidR="004C768C">
        <w:t>n</w:t>
      </w:r>
      <w:r w:rsidR="00195EF4" w:rsidRPr="00E61B0B">
        <w:t xml:space="preserve"> </w:t>
      </w:r>
      <w:r w:rsidRPr="00E61B0B">
        <w:t xml:space="preserve">die Entry Terms genommen und diese ebenfalls in die Recherche mit eingebunden. </w:t>
      </w:r>
      <w:r w:rsidR="00195EF4" w:rsidRPr="00E61B0B">
        <w:t xml:space="preserve">Dieses Vorgehen ergab </w:t>
      </w:r>
      <w:r w:rsidR="00AF48D2" w:rsidRPr="00E61B0B">
        <w:t>zehn</w:t>
      </w:r>
      <w:r w:rsidRPr="00E61B0B">
        <w:t xml:space="preserve"> relevante Ergebnisse.</w:t>
      </w:r>
    </w:p>
    <w:p w:rsidR="00A154D7" w:rsidRPr="00E61B0B" w:rsidRDefault="00A154D7" w:rsidP="00A154D7">
      <w:pPr>
        <w:rPr>
          <w:rFonts w:eastAsia="Times New Roman" w:cstheme="minorHAnsi"/>
          <w:lang w:eastAsia="de-DE"/>
        </w:rPr>
      </w:pPr>
      <w:r w:rsidRPr="00E61B0B">
        <w:t xml:space="preserve">Zu guter Letzt </w:t>
      </w:r>
      <w:r w:rsidR="00195EF4" w:rsidRPr="00E61B0B">
        <w:t xml:space="preserve">wurde </w:t>
      </w:r>
      <w:r w:rsidRPr="00E61B0B">
        <w:t xml:space="preserve">eine Recherche bei EMBASE mit der Suche </w:t>
      </w:r>
      <w:r w:rsidRPr="00E61B0B">
        <w:rPr>
          <w:rFonts w:eastAsia="Times New Roman" w:cstheme="minorHAnsi"/>
          <w:lang w:eastAsia="de-DE"/>
        </w:rPr>
        <w:t xml:space="preserve">Self-Help Group AND Rehabilitation durchgeführt. Insgesamt erschienen </w:t>
      </w:r>
      <w:r w:rsidR="00195EF4" w:rsidRPr="00E61B0B">
        <w:rPr>
          <w:rFonts w:eastAsia="Times New Roman" w:cstheme="minorHAnsi"/>
          <w:lang w:eastAsia="de-DE"/>
        </w:rPr>
        <w:t>d</w:t>
      </w:r>
      <w:r w:rsidRPr="00E61B0B">
        <w:rPr>
          <w:rFonts w:eastAsia="Times New Roman" w:cstheme="minorHAnsi"/>
          <w:lang w:eastAsia="de-DE"/>
        </w:rPr>
        <w:t>rei Ergebnisse, davon waren zwei Duplikate.</w:t>
      </w:r>
    </w:p>
    <w:p w:rsidR="00195EF4" w:rsidRPr="00E61B0B" w:rsidRDefault="00195EF4" w:rsidP="00195EF4">
      <w:r w:rsidRPr="00E61B0B">
        <w:t>Insgesamt konnten 26 Zeitschriftenartikel, ein Tag</w:t>
      </w:r>
      <w:r w:rsidR="00754B3A" w:rsidRPr="00E61B0B">
        <w:t xml:space="preserve">ungsband, vier Buchkapitel und zwei </w:t>
      </w:r>
      <w:r w:rsidRPr="00E61B0B">
        <w:t>unklare Dokumente ermittelt werden</w:t>
      </w:r>
      <w:r w:rsidR="006672BC" w:rsidRPr="00E61B0B">
        <w:t>.</w:t>
      </w:r>
      <w:r w:rsidR="00927BA3" w:rsidRPr="00E61B0B">
        <w:t xml:space="preserve"> Zusätzli</w:t>
      </w:r>
      <w:r w:rsidR="00AB5816" w:rsidRPr="00E61B0B">
        <w:t xml:space="preserve">ch wurde eine freie Suche </w:t>
      </w:r>
      <w:r w:rsidR="00927BA3" w:rsidRPr="00E61B0B">
        <w:t xml:space="preserve">durchgeführt, die insgesamt </w:t>
      </w:r>
      <w:r w:rsidR="00754B3A" w:rsidRPr="00E61B0B">
        <w:t>11</w:t>
      </w:r>
      <w:r w:rsidR="00927BA3" w:rsidRPr="00E61B0B">
        <w:t xml:space="preserve"> Treffer hervorbrachte.</w:t>
      </w:r>
      <w:r w:rsidR="00754B3A" w:rsidRPr="00E61B0B">
        <w:t xml:space="preserve"> Für den vorliegenden Bericht waren </w:t>
      </w:r>
      <w:r w:rsidR="004C768C">
        <w:t xml:space="preserve">30 Literaturquellen </w:t>
      </w:r>
      <w:r w:rsidR="00754B3A" w:rsidRPr="00E61B0B">
        <w:t>tatsächlich nutzbar</w:t>
      </w:r>
      <w:r w:rsidR="004C768C">
        <w:t>.</w:t>
      </w:r>
      <w:r w:rsidR="00754B3A" w:rsidRPr="00E61B0B">
        <w:t xml:space="preserve"> </w:t>
      </w:r>
      <w:r w:rsidR="004C768C">
        <w:t xml:space="preserve"> </w:t>
      </w:r>
    </w:p>
    <w:p w:rsidR="006E76D9" w:rsidRPr="00E61B0B" w:rsidRDefault="006E76D9">
      <w:pPr>
        <w:rPr>
          <w:rFonts w:eastAsiaTheme="majorEastAsia" w:cstheme="majorBidi"/>
          <w:b/>
          <w:bCs/>
        </w:rPr>
      </w:pPr>
      <w:r w:rsidRPr="00E61B0B">
        <w:br w:type="page"/>
      </w:r>
    </w:p>
    <w:p w:rsidR="00E11CCD" w:rsidRPr="00E61B0B" w:rsidRDefault="00E11CCD" w:rsidP="0038130E">
      <w:pPr>
        <w:pStyle w:val="berschrift1"/>
        <w:rPr>
          <w:rFonts w:asciiTheme="minorHAnsi" w:hAnsiTheme="minorHAnsi"/>
          <w:sz w:val="22"/>
          <w:szCs w:val="22"/>
        </w:rPr>
      </w:pPr>
      <w:bookmarkStart w:id="3" w:name="_Toc519764452"/>
      <w:r w:rsidRPr="00E61B0B">
        <w:rPr>
          <w:rFonts w:asciiTheme="minorHAnsi" w:hAnsiTheme="minorHAnsi"/>
          <w:sz w:val="22"/>
          <w:szCs w:val="22"/>
        </w:rPr>
        <w:lastRenderedPageBreak/>
        <w:t>Ergebnisse</w:t>
      </w:r>
      <w:bookmarkEnd w:id="3"/>
    </w:p>
    <w:p w:rsidR="004E2678" w:rsidRPr="00E61B0B" w:rsidRDefault="004E2678" w:rsidP="004E2678">
      <w:r w:rsidRPr="00E61B0B">
        <w:t xml:space="preserve">Systematische und aussagekräftige Hinweise über die tatsächliche Kooperation zwischen Selbsthilfegruppen und Reha-Kliniken stammen aus einer im Jahr 2002 durchgeführten Studie von Borgetto und Klein </w:t>
      </w:r>
      <w:sdt>
        <w:sdtPr>
          <w:alias w:val="Don't edit this field"/>
          <w:tag w:val="CitaviPlaceholder#b140434f-cb91-4fc4-bd65-d6bf313c6d78"/>
          <w:id w:val="-1812862281"/>
          <w:placeholder>
            <w:docPart w:val="63A19051485C4E3FA913BAE4500983FD"/>
          </w:placeholder>
        </w:sdtPr>
        <w:sdtEndPr/>
        <w:sdtContent>
          <w:r w:rsidRPr="00E61B0B">
            <w:fldChar w:fldCharType="begin"/>
          </w:r>
          <w:r w:rsidR="0074325A" w:rsidRPr="00E61B0B">
            <w:instrText>ADDIN CitaviPlaceholder{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}</w:instrText>
          </w:r>
          <w:r w:rsidRPr="00E61B0B">
            <w:fldChar w:fldCharType="separate"/>
          </w:r>
          <w:r w:rsidR="00711744" w:rsidRPr="00E61B0B">
            <w:t>(Borgetto und Klein 2007)</w:t>
          </w:r>
          <w:r w:rsidRPr="00E61B0B">
            <w:fldChar w:fldCharType="end"/>
          </w:r>
        </w:sdtContent>
      </w:sdt>
      <w:r w:rsidRPr="00E61B0B">
        <w:t>, in der sie eine Befragung in 1.552 deutschen Rehabilitat</w:t>
      </w:r>
      <w:r w:rsidR="00754B3A" w:rsidRPr="00E61B0B">
        <w:t xml:space="preserve">ionseinrichtungen durchgeführt haben. </w:t>
      </w:r>
      <w:r w:rsidRPr="00E61B0B">
        <w:t xml:space="preserve">478 Rehabilitationseinrichtungen sendeten den ausgefüllten Fragebogen zurück (Rücklauf von 31%). Sie untersuchten u.a. </w:t>
      </w:r>
      <w:r w:rsidR="008B2BF0" w:rsidRPr="00E61B0B">
        <w:t xml:space="preserve">welche </w:t>
      </w:r>
      <w:r w:rsidRPr="00E61B0B">
        <w:t>Formen der Kooperation und Vernetzung von Rehabilitationskliniken und Selbsthilfegruppen/-organisationen gelebt werden. Die Ergebnisse zeigen vielfältige Kooperationsformen mit unterschiedlicher Intensität. Auch wenn die Ergebnisse schon 16 Jahre alt sind</w:t>
      </w:r>
      <w:r w:rsidR="00FD7AAF" w:rsidRPr="00E61B0B">
        <w:t>,</w:t>
      </w:r>
      <w:r w:rsidRPr="00E61B0B">
        <w:t xml:space="preserve"> zeigen sie doch Möglichkeiten der Kooperationen zwischen der Selbsthilfe und Rehabilitationskliniken auf, die so ausführlich bisher in keiner anderen Studie veröffentlicht wurden.</w:t>
      </w:r>
    </w:p>
    <w:p w:rsidR="008B2BF0" w:rsidRPr="00E61B0B" w:rsidRDefault="00754B3A" w:rsidP="002B48D6">
      <w:pPr>
        <w:rPr>
          <w:rFonts w:cs="AdvPS_THGULREG"/>
        </w:rPr>
      </w:pPr>
      <w:r w:rsidRPr="00E61B0B">
        <w:t>I</w:t>
      </w:r>
      <w:r w:rsidR="00FD7AAF" w:rsidRPr="00E61B0B">
        <w:t>n der Studie von Borgetto und Klein werden die Kooperationsmodelle als eine Art „Black Box“ behandelt. Das heißt, wie genau Ansprachen durchgeführt werden, wer auf wen zugeht, wie ausdifferenziert die Kooperationen sind, wie lange sie schon existieren, wie die Kommunikation spezifisch funktioniert oder wie erfolgreich Ansprachestrategien sein können, wird nicht erläutert</w:t>
      </w:r>
      <w:r w:rsidR="002264F8" w:rsidRPr="00E61B0B">
        <w:t>.</w:t>
      </w:r>
      <w:r w:rsidR="008B2BF0" w:rsidRPr="00E61B0B">
        <w:t xml:space="preserve"> </w:t>
      </w:r>
      <w:r w:rsidR="002264F8" w:rsidRPr="00E61B0B">
        <w:t>A</w:t>
      </w:r>
      <w:r w:rsidRPr="00E61B0B">
        <w:t>uch wenn oft deutlich</w:t>
      </w:r>
      <w:r w:rsidR="008B2BF0" w:rsidRPr="00E61B0B">
        <w:t xml:space="preserve"> wird, dass eine Zusammenarbeit der Selbsthilfe mit den Rehakliniken positive Effekte hervorbringt</w:t>
      </w:r>
      <w:r w:rsidRPr="00E61B0B">
        <w:t>. Diese sogenannten „B</w:t>
      </w:r>
      <w:r w:rsidR="00C01AE4">
        <w:t>l</w:t>
      </w:r>
      <w:r w:rsidRPr="00E61B0B">
        <w:t>ack box“ finden sich auch in allen anderen hier genutzten Publikationen</w:t>
      </w:r>
      <w:r w:rsidR="008B2BF0" w:rsidRPr="00E61B0B">
        <w:t xml:space="preserve"> </w:t>
      </w:r>
      <w:sdt>
        <w:sdtPr>
          <w:alias w:val="Don't edit this field"/>
          <w:tag w:val="CitaviPlaceholder#66463e62-2688-493d-ab53-abc1ef77345d"/>
          <w:id w:val="1628973503"/>
          <w:placeholder>
            <w:docPart w:val="DefaultPlaceholder_1082065158"/>
          </w:placeholder>
        </w:sdtPr>
        <w:sdtEndPr/>
        <w:sdtContent>
          <w:r w:rsidR="009B7FC1" w:rsidRPr="00E61B0B">
            <w:fldChar w:fldCharType="begin"/>
          </w:r>
          <w:r w:rsidR="0074325A" w:rsidRPr="00E61B0B">
            <w:instrText>ADDIN CitaviPlaceholder{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}</w:instrText>
          </w:r>
          <w:r w:rsidR="009B7FC1" w:rsidRPr="00E61B0B">
            <w:fldChar w:fldCharType="separate"/>
          </w:r>
          <w:r w:rsidR="00711744" w:rsidRPr="00E61B0B">
            <w:t>(Bobzien und Trojan 2015; Steffen et al. 2012; Höflich et al. 2007)</w:t>
          </w:r>
          <w:r w:rsidR="009B7FC1" w:rsidRPr="00E61B0B">
            <w:fldChar w:fldCharType="end"/>
          </w:r>
        </w:sdtContent>
      </w:sdt>
    </w:p>
    <w:p w:rsidR="008037D7" w:rsidRPr="00E61B0B" w:rsidRDefault="002264F8" w:rsidP="008037D7">
      <w:r w:rsidRPr="00E61B0B">
        <w:t>In</w:t>
      </w:r>
      <w:r w:rsidR="008037D7" w:rsidRPr="00E61B0B">
        <w:t xml:space="preserve"> der Studie „Gesundheitsbezogene Selbsthilfe in Deutschland – Entwicklungen, Wirkungen, Perspektiven (SHILD), die von 2012-2017 durchgeführt wurde, wird zwar deutlich, dass über die Hälfte der befragten Selbsthilfegruppen (53%) und fast alle befragten Selbsthilfeorganisationen mit Kliniken und Krankenhäusern kooperieren (86%), dabei wird jedoch nicht deutlich, wie viele mit Rehabilitationskliniken kooperieren oder auch wie die Ansprachestrategien oder die Kooperationen tatsächlich aussehen </w:t>
      </w:r>
      <w:sdt>
        <w:sdtPr>
          <w:alias w:val="Don't edit this field"/>
          <w:tag w:val="CitaviPlaceholder#61ed198d-9d71-4960-ab21-8c90945a1633"/>
          <w:id w:val="-141433061"/>
          <w:placeholder>
            <w:docPart w:val="DefaultPlaceholder_1082065158"/>
          </w:placeholder>
        </w:sdtPr>
        <w:sdtEndPr/>
        <w:sdtContent>
          <w:r w:rsidR="00347655" w:rsidRPr="00E61B0B">
            <w:fldChar w:fldCharType="begin"/>
          </w:r>
          <w:r w:rsidR="0074325A" w:rsidRPr="00E61B0B">
            <w:instrText>ADDIN CitaviPlaceholder{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}</w:instrText>
          </w:r>
          <w:r w:rsidR="00347655" w:rsidRPr="00E61B0B">
            <w:fldChar w:fldCharType="separate"/>
          </w:r>
          <w:r w:rsidR="00711744" w:rsidRPr="00E61B0B">
            <w:t>(Kofahl et al. 2016)</w:t>
          </w:r>
          <w:r w:rsidR="00347655" w:rsidRPr="00E61B0B">
            <w:fldChar w:fldCharType="end"/>
          </w:r>
        </w:sdtContent>
      </w:sdt>
      <w:r w:rsidR="008037D7" w:rsidRPr="00E61B0B">
        <w:t xml:space="preserve">. </w:t>
      </w:r>
    </w:p>
    <w:p w:rsidR="00FD7AAF" w:rsidRPr="00E61B0B" w:rsidRDefault="00FD7AAF" w:rsidP="00FD7AAF">
      <w:r w:rsidRPr="00E61B0B">
        <w:t>Um Hintergründe im Detail aufzuklären, ist weitere Forschung notwendig.</w:t>
      </w:r>
      <w:r w:rsidR="00971FA6" w:rsidRPr="00E61B0B">
        <w:t xml:space="preserve"> Auch ist unklar, </w:t>
      </w:r>
      <w:r w:rsidR="00604D9E" w:rsidRPr="00E61B0B">
        <w:t>ob mit SHZ eine Selbsthilfekontaktstelle, Selbsthilfeorganisation oder Selbsthilfegruppe gemeint ist.</w:t>
      </w:r>
      <w:r w:rsidR="00971FA6" w:rsidRPr="00E61B0B">
        <w:t xml:space="preserve"> Dennoch können die folgenden aufgeführten Kooperationsformen als Ideenbörse für Selbsthilfegruppen und –organisationen gelten. </w:t>
      </w:r>
    </w:p>
    <w:p w:rsidR="00711744" w:rsidRPr="00E61B0B" w:rsidRDefault="00711744" w:rsidP="00711744">
      <w:pPr>
        <w:pStyle w:val="berschrift2"/>
        <w:rPr>
          <w:rFonts w:asciiTheme="minorHAnsi" w:hAnsiTheme="minorHAnsi"/>
          <w:sz w:val="22"/>
          <w:szCs w:val="22"/>
        </w:rPr>
      </w:pPr>
      <w:bookmarkStart w:id="4" w:name="_Toc519764453"/>
      <w:r w:rsidRPr="00E61B0B">
        <w:rPr>
          <w:rFonts w:asciiTheme="minorHAnsi" w:hAnsiTheme="minorHAnsi"/>
          <w:sz w:val="22"/>
          <w:szCs w:val="22"/>
        </w:rPr>
        <w:t>Informationen über Rehabilitation und Selbsthilfe im Vorfeld der Rehabilitation</w:t>
      </w:r>
      <w:bookmarkEnd w:id="4"/>
    </w:p>
    <w:p w:rsidR="00711744" w:rsidRPr="00E61B0B" w:rsidRDefault="00711744" w:rsidP="00711744">
      <w:r w:rsidRPr="00E61B0B">
        <w:t xml:space="preserve">Die Deutsche Rentenversicherung regt an, Rehabilitanden systematisch über Selbsthilfegruppen zu informieren. Das Rahmenkonzept zur medizinischen Rehabilitation in der gesetzlichen Rentenversicherung benennt konkrete Informationen, die gegeben werden sollen </w:t>
      </w:r>
      <w:sdt>
        <w:sdtPr>
          <w:alias w:val="Don't edit this field"/>
          <w:tag w:val="CitaviPlaceholder#0de209a7-7d54-410a-b337-a1f35b7fd555"/>
          <w:id w:val="-1328288367"/>
          <w:placeholder>
            <w:docPart w:val="253E639D088242C6A39A627AA1B7E9FE"/>
          </w:placeholder>
        </w:sdtPr>
        <w:sdtEndPr/>
        <w:sdtContent>
          <w:r w:rsidRPr="00E61B0B">
            <w:fldChar w:fldCharType="begin"/>
          </w:r>
          <w:r w:rsidR="000A1791" w:rsidRPr="00E61B0B">
            <w:instrText>ADDIN CitaviPlaceholder{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}</w:instrText>
          </w:r>
          <w:r w:rsidRPr="00E61B0B">
            <w:fldChar w:fldCharType="separate"/>
          </w:r>
          <w:r w:rsidR="000A1791" w:rsidRPr="00E61B0B">
            <w:t>(Deutsche Rentenversicherung 4/2009)</w:t>
          </w:r>
          <w:r w:rsidRPr="00E61B0B">
            <w:fldChar w:fldCharType="end"/>
          </w:r>
        </w:sdtContent>
      </w:sdt>
      <w:r w:rsidRPr="00E61B0B">
        <w:t>.</w:t>
      </w:r>
    </w:p>
    <w:p w:rsidR="00711744" w:rsidRPr="00E61B0B" w:rsidRDefault="00711744" w:rsidP="00711744">
      <w:pPr>
        <w:pStyle w:val="Listenabsatz"/>
        <w:numPr>
          <w:ilvl w:val="0"/>
          <w:numId w:val="27"/>
        </w:numPr>
      </w:pPr>
      <w:r w:rsidRPr="00E61B0B">
        <w:t xml:space="preserve">„Detaillierte Hinweise, wie jemand den Weg zu der für ihn geeigneten Selbsthilfegruppe finden kann,  (z. B. mit Hilfe der Adressenbroschuren der Nationalen Kontakt- und Informationsstelle zur Anregung und Unterstützung von Selbsthilfegruppen – NAKOS oder über die regionale Selbsthilfekontaktstelle), </w:t>
      </w:r>
    </w:p>
    <w:p w:rsidR="00711744" w:rsidRPr="00E61B0B" w:rsidRDefault="00711744" w:rsidP="00711744">
      <w:pPr>
        <w:pStyle w:val="Listenabsatz"/>
        <w:numPr>
          <w:ilvl w:val="0"/>
          <w:numId w:val="27"/>
        </w:numPr>
      </w:pPr>
      <w:r w:rsidRPr="00E61B0B">
        <w:t>anschauliche und glaubhafte Darstellungen des Alltags in Selbsthilfegruppen sowie</w:t>
      </w:r>
      <w:r w:rsidR="00C01AE4">
        <w:t>,</w:t>
      </w:r>
      <w:r w:rsidRPr="00E61B0B">
        <w:t xml:space="preserve"> </w:t>
      </w:r>
    </w:p>
    <w:p w:rsidR="00711744" w:rsidRPr="00E61B0B" w:rsidRDefault="00711744" w:rsidP="00711744">
      <w:pPr>
        <w:pStyle w:val="Listenabsatz"/>
        <w:numPr>
          <w:ilvl w:val="0"/>
          <w:numId w:val="27"/>
        </w:numPr>
      </w:pPr>
      <w:r w:rsidRPr="00E61B0B">
        <w:t xml:space="preserve">die Thematisierung und Bearbeitung von Vorbehalten und Ängsten gegenüber der Arbeit der Selbsthilfe.“ </w:t>
      </w:r>
    </w:p>
    <w:p w:rsidR="00711744" w:rsidRPr="00E61B0B" w:rsidRDefault="00711744" w:rsidP="00711744">
      <w:r w:rsidRPr="00E61B0B">
        <w:lastRenderedPageBreak/>
        <w:t>Zudem informiert die Deutsche Rentenversicherung auf ihrer Homepage über Selbsthilfegruppen und bietet Suchenden Unterstützung bei der Suche nach Kontakt- und Informationsstellen für Selbsthilfegruppen und nach indikationsbezogenen Selbsthilfegruppen(</w:t>
      </w:r>
      <w:hyperlink r:id="rId9" w:history="1">
        <w:r w:rsidRPr="00E61B0B">
          <w:t>https://www.deutsche-rentenversicherung.de/Bund/de/Navigation/2_Rente_Reha/02_reha/03_nachsorge_selbsthilfe/selbsthilfegruppen_verbaende_node.html</w:t>
        </w:r>
      </w:hyperlink>
      <w:r w:rsidRPr="00E61B0B">
        <w:t>).</w:t>
      </w:r>
    </w:p>
    <w:p w:rsidR="00711744" w:rsidRPr="00E61B0B" w:rsidRDefault="00711744" w:rsidP="00711744">
      <w:pPr>
        <w:rPr>
          <w:rFonts w:cs="Univers-Condensed"/>
        </w:rPr>
      </w:pPr>
      <w:r w:rsidRPr="00E61B0B">
        <w:t>So erhält jede Versicherte und jeder Versicherte bereits im Vorfeld der Rehabilitation mit dem Bewilligungsbescheid eine Broschüre mit dem Titel „Rehabilitation: Was erwartet mich dort?“. Die Broschüre enthält u.a. indikationsspezifische verständliche Beschreibungen von Rehabilitationskonzepten in denen – in Abhängigkeit von der Verfügbarkeit – explizit auf nachfolgende Selbsthilfeangebote hingewiesen wird</w:t>
      </w:r>
      <w:sdt>
        <w:sdtPr>
          <w:alias w:val="Don't edit this field"/>
          <w:tag w:val="CitaviPlaceholder#0a924983-1040-4bdd-8be3-8d63579359ae"/>
          <w:id w:val="-677032049"/>
          <w:placeholder>
            <w:docPart w:val="BAF596BEB078438C8014D4FC60CE3A2F"/>
          </w:placeholder>
        </w:sdtPr>
        <w:sdtEndPr/>
        <w:sdtContent>
          <w:r w:rsidRPr="00E61B0B">
            <w:t xml:space="preserve"> </w:t>
          </w:r>
          <w:r w:rsidRPr="00E61B0B">
            <w:fldChar w:fldCharType="begin"/>
          </w:r>
          <w:r w:rsidRPr="00E61B0B">
            <w:instrText>ADDIN CitaviPlaceholder{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}</w:instrText>
          </w:r>
          <w:r w:rsidRPr="00E61B0B">
            <w:fldChar w:fldCharType="separate"/>
          </w:r>
          <w:r w:rsidRPr="00E61B0B">
            <w:t>(Lindow et al. 2011)</w:t>
          </w:r>
          <w:r w:rsidRPr="00E61B0B">
            <w:fldChar w:fldCharType="end"/>
          </w:r>
        </w:sdtContent>
      </w:sdt>
      <w:r w:rsidRPr="00E61B0B">
        <w:t>. Grundlage der Inhalte basieren auf den gemeinsamen Empfehlungen der Selbsthilfe der Bundesarbeitsgemeinschaft für Rehabilitation (BAR) und hat das Ziel, dass Versicherte schon mit dem Bescheid über die Bewilligung einer Reha-Maßnahme auf die Beibehaltung der erlernten Regeln für eine gesunde Lebensführung im Alltag aufmerksam gemacht wird.</w:t>
      </w:r>
    </w:p>
    <w:p w:rsidR="00711744" w:rsidRPr="00E61B0B" w:rsidRDefault="00711744" w:rsidP="00711744">
      <w:r w:rsidRPr="00E61B0B">
        <w:t>Die Rentenversicherung als Träger von Rehabilitationseinrichtungen ist also ein Kooperationspartner auf Bundesebene. Inwieweit sich diese Kooperation auf der individuellen Ebene der Rehabilitanden auswirkt und ob die Bereitstellung der Informationen über die Selbsthilfe mit Leben gefüllt ist und tatsächlich wirkt, können im Rahmen dieser Arbeit nicht beantwortet werden, da keine Veröffentlichungen gefunden wurden. Allerdings haben die Sozialdienste in den Rehabilitationskliniken Kontakte zu Selbsthilfegruppen und sind damit auf der operativen Ebene eine gute Anlaufstelle für verschiedene Kooperationsformen mit der Selbsthilfe.</w:t>
      </w:r>
    </w:p>
    <w:p w:rsidR="00711744" w:rsidRPr="00E61B0B" w:rsidRDefault="00711744" w:rsidP="00711744">
      <w:r w:rsidRPr="00E61B0B">
        <w:rPr>
          <w:rFonts w:cs="Arial"/>
        </w:rPr>
        <w:t xml:space="preserve">Auch einige Selbsthilfeorganisationen verweisen auf Rehabilitationskliniken, so hat z.B. der Bundesverband der Aphasiker auf seiner Homepage einen Link zum BAR-Verzeichnis von stationären Einrichtungen der medizinischen Rehabilitation gesetzt ( </w:t>
      </w:r>
      <w:hyperlink r:id="rId10" w:history="1">
        <w:r w:rsidRPr="00E61B0B">
          <w:rPr>
            <w:rStyle w:val="Hyperlink"/>
            <w:rFonts w:cs="Arial"/>
          </w:rPr>
          <w:t>https://www.bar-frankfurt.de/datenbanken-verzeichnisse/rehastaettenverzeichnis/rehastaetten-suche/</w:t>
        </w:r>
      </w:hyperlink>
      <w:r w:rsidRPr="00E61B0B">
        <w:rPr>
          <w:rFonts w:cs="Arial"/>
        </w:rPr>
        <w:t>). Ohne dies bei allen anderen Selbsthilfeorganisationen überprüft zu haben, ist dies eine gute Möglichkeit, die Recherche über Rehabilitationskliniken zu erleichtern. Auch die Idee von AMSEL, Aktion Multiple Sklerose Erkrankter, Landesverband der DMSG in Baden-Württemberg e.V. fördert das Verständnis für Rehabilitation. Sie haben auf ihrer Homepage ein Erklärvideo zur Rehabilitation gesetzt (</w:t>
      </w:r>
      <w:hyperlink r:id="rId11" w:history="1">
        <w:r w:rsidRPr="00E61B0B">
          <w:rPr>
            <w:rFonts w:cs="Arial"/>
          </w:rPr>
          <w:t>https://www.amsel.de/multiple-sklerose-erklaerfilme/ms-reha.html</w:t>
        </w:r>
      </w:hyperlink>
      <w:r w:rsidRPr="00E61B0B">
        <w:rPr>
          <w:rFonts w:cs="Arial"/>
        </w:rPr>
        <w:t xml:space="preserve">). </w:t>
      </w:r>
    </w:p>
    <w:p w:rsidR="00496C28" w:rsidRPr="00E61B0B" w:rsidRDefault="00496C28">
      <w:pPr>
        <w:rPr>
          <w:rFonts w:eastAsiaTheme="majorEastAsia" w:cstheme="majorBidi"/>
          <w:b/>
          <w:bCs/>
        </w:rPr>
      </w:pPr>
      <w:r w:rsidRPr="00E61B0B">
        <w:br w:type="page"/>
      </w:r>
    </w:p>
    <w:p w:rsidR="00971FA6" w:rsidRPr="00E61B0B" w:rsidRDefault="00971FA6" w:rsidP="00971FA6">
      <w:pPr>
        <w:pStyle w:val="berschrift2"/>
        <w:rPr>
          <w:rFonts w:asciiTheme="minorHAnsi" w:hAnsiTheme="minorHAnsi"/>
          <w:sz w:val="22"/>
          <w:szCs w:val="22"/>
        </w:rPr>
      </w:pPr>
      <w:bookmarkStart w:id="5" w:name="_Toc519764454"/>
      <w:r w:rsidRPr="00E61B0B">
        <w:rPr>
          <w:rFonts w:asciiTheme="minorHAnsi" w:hAnsiTheme="minorHAnsi"/>
          <w:sz w:val="22"/>
          <w:szCs w:val="22"/>
        </w:rPr>
        <w:lastRenderedPageBreak/>
        <w:t>Ergebnisse der Untersuchung von Borgetto und Klein über die Kooperation zwischen Selbsthilfegruppen und Reha-Kliniken</w:t>
      </w:r>
      <w:bookmarkEnd w:id="5"/>
    </w:p>
    <w:p w:rsidR="00121DE0" w:rsidRPr="00E61B0B" w:rsidRDefault="00121DE0" w:rsidP="00121DE0">
      <w:pPr>
        <w:rPr>
          <w:bCs/>
        </w:rPr>
      </w:pPr>
      <w:r w:rsidRPr="00E61B0B">
        <w:t>Im Folgenden werden die von den Rehabilitationskliniken genannten praktizierten, geplanten, aber auch seltenen Kooperationsformen mit der Selbsthilfe aufgeführt sowie die am häufigsten genannten Wünsche und die wechselseitigen m</w:t>
      </w:r>
      <w:r w:rsidRPr="00E61B0B">
        <w:rPr>
          <w:bCs/>
        </w:rPr>
        <w:t>ögliche Serviceleistungen benannt.</w:t>
      </w:r>
    </w:p>
    <w:p w:rsidR="00971FA6" w:rsidRPr="00E61B0B" w:rsidRDefault="004E2678" w:rsidP="00971FA6">
      <w:pPr>
        <w:pStyle w:val="berschrift3"/>
        <w:rPr>
          <w:rStyle w:val="berschrift3Zchn"/>
          <w:rFonts w:asciiTheme="minorHAnsi" w:hAnsiTheme="minorHAnsi"/>
          <w:b/>
        </w:rPr>
      </w:pPr>
      <w:bookmarkStart w:id="6" w:name="_Toc519764455"/>
      <w:r w:rsidRPr="00E61B0B">
        <w:rPr>
          <w:rStyle w:val="berschrift3Zchn"/>
          <w:rFonts w:asciiTheme="minorHAnsi" w:hAnsiTheme="minorHAnsi"/>
          <w:b/>
        </w:rPr>
        <w:t>Praktizierte Kooperationsformen</w:t>
      </w:r>
      <w:bookmarkEnd w:id="6"/>
      <w:r w:rsidRPr="00E61B0B">
        <w:rPr>
          <w:rStyle w:val="berschrift3Zchn"/>
          <w:rFonts w:asciiTheme="minorHAnsi" w:hAnsiTheme="minorHAnsi"/>
          <w:b/>
        </w:rPr>
        <w:t xml:space="preserve"> </w:t>
      </w:r>
    </w:p>
    <w:p w:rsidR="004E2678" w:rsidRPr="00E61B0B" w:rsidRDefault="004E2678" w:rsidP="004E2678">
      <w:pPr>
        <w:autoSpaceDE w:val="0"/>
        <w:autoSpaceDN w:val="0"/>
        <w:adjustRightInd w:val="0"/>
        <w:spacing w:after="0" w:line="240" w:lineRule="auto"/>
      </w:pPr>
      <w:r w:rsidRPr="00E61B0B">
        <w:t xml:space="preserve">Folgende wurden </w:t>
      </w:r>
      <w:r w:rsidR="00971FA6" w:rsidRPr="00E61B0B">
        <w:t xml:space="preserve">von den Rehabilitationskliniken </w:t>
      </w:r>
      <w:r w:rsidRPr="00E61B0B">
        <w:t xml:space="preserve">am häufigsten genannt: </w:t>
      </w:r>
    </w:p>
    <w:p w:rsidR="004E2678" w:rsidRPr="00E61B0B" w:rsidRDefault="004E2678" w:rsidP="00971FA6">
      <w:pPr>
        <w:numPr>
          <w:ilvl w:val="0"/>
          <w:numId w:val="22"/>
        </w:numPr>
        <w:spacing w:before="100" w:beforeAutospacing="1" w:after="100" w:afterAutospacing="1" w:line="240" w:lineRule="auto"/>
        <w:ind w:left="0" w:firstLine="0"/>
      </w:pPr>
      <w:r w:rsidRPr="00E61B0B">
        <w:t xml:space="preserve">Hinweise der Patienten auf die Möglichkeiten von </w:t>
      </w:r>
      <w:r w:rsidR="00121DE0" w:rsidRPr="00E61B0B">
        <w:t>SHZ</w:t>
      </w:r>
      <w:r w:rsidRPr="00E61B0B">
        <w:t>, 95,0 %</w:t>
      </w:r>
    </w:p>
    <w:p w:rsidR="004E2678" w:rsidRPr="00E61B0B" w:rsidRDefault="004E2678" w:rsidP="00971FA6">
      <w:pPr>
        <w:numPr>
          <w:ilvl w:val="0"/>
          <w:numId w:val="22"/>
        </w:numPr>
        <w:spacing w:before="100" w:beforeAutospacing="1" w:after="100" w:afterAutospacing="1" w:line="240" w:lineRule="auto"/>
        <w:ind w:left="0" w:firstLine="0"/>
      </w:pPr>
      <w:r w:rsidRPr="00E61B0B">
        <w:t>Weitergabe von Adressen von SHZ an Patienten, 87,4 %</w:t>
      </w:r>
    </w:p>
    <w:p w:rsidR="004E2678" w:rsidRPr="00E61B0B" w:rsidRDefault="004E2678" w:rsidP="00971FA6">
      <w:pPr>
        <w:numPr>
          <w:ilvl w:val="0"/>
          <w:numId w:val="22"/>
        </w:numPr>
        <w:spacing w:before="100" w:beforeAutospacing="1" w:after="100" w:afterAutospacing="1" w:line="240" w:lineRule="auto"/>
        <w:ind w:left="0" w:firstLine="0"/>
      </w:pPr>
      <w:r w:rsidRPr="00E61B0B">
        <w:t>Auslegen von Infomaterial der SHZ in der Rehaeinrichtung, 83,5 %</w:t>
      </w:r>
    </w:p>
    <w:p w:rsidR="00971FA6" w:rsidRPr="00E61B0B" w:rsidRDefault="004E2678" w:rsidP="00971FA6">
      <w:pPr>
        <w:numPr>
          <w:ilvl w:val="0"/>
          <w:numId w:val="22"/>
        </w:numPr>
        <w:spacing w:before="100" w:beforeAutospacing="1" w:after="100" w:afterAutospacing="1" w:line="240" w:lineRule="auto"/>
        <w:ind w:left="0" w:firstLine="0"/>
      </w:pPr>
      <w:r w:rsidRPr="00E61B0B">
        <w:t xml:space="preserve">Weitergabe von Infomaterial der Rehaeinrichtung an SHZ, 68,6 % </w:t>
      </w:r>
    </w:p>
    <w:p w:rsidR="00096EDD" w:rsidRPr="00E61B0B" w:rsidRDefault="004E2678" w:rsidP="00971FA6">
      <w:pPr>
        <w:numPr>
          <w:ilvl w:val="0"/>
          <w:numId w:val="22"/>
        </w:numPr>
        <w:spacing w:before="100" w:beforeAutospacing="1" w:after="100" w:afterAutospacing="1" w:line="240" w:lineRule="auto"/>
        <w:ind w:left="0" w:firstLine="0"/>
      </w:pPr>
      <w:r w:rsidRPr="00E61B0B">
        <w:t>Vermittlung von Patienten an SHZ am Heimatort, 68,2 %</w:t>
      </w:r>
    </w:p>
    <w:p w:rsidR="004E2678" w:rsidRPr="00E61B0B" w:rsidRDefault="00971FA6" w:rsidP="00971FA6">
      <w:pPr>
        <w:pStyle w:val="berschrift3"/>
        <w:rPr>
          <w:rStyle w:val="berschrift3Zchn"/>
          <w:rFonts w:asciiTheme="minorHAnsi" w:hAnsiTheme="minorHAnsi"/>
          <w:b/>
        </w:rPr>
      </w:pPr>
      <w:bookmarkStart w:id="7" w:name="_Toc519764456"/>
      <w:r w:rsidRPr="00E61B0B">
        <w:rPr>
          <w:rStyle w:val="berschrift3Zchn"/>
          <w:rFonts w:asciiTheme="minorHAnsi" w:hAnsiTheme="minorHAnsi"/>
          <w:b/>
        </w:rPr>
        <w:t>G</w:t>
      </w:r>
      <w:r w:rsidR="004E2678" w:rsidRPr="00E61B0B">
        <w:rPr>
          <w:rStyle w:val="berschrift3Zchn"/>
          <w:rFonts w:asciiTheme="minorHAnsi" w:hAnsiTheme="minorHAnsi"/>
          <w:b/>
        </w:rPr>
        <w:t>eplanten Kooperationsformen</w:t>
      </w:r>
      <w:r w:rsidRPr="00E61B0B">
        <w:rPr>
          <w:rStyle w:val="berschrift3Zchn"/>
          <w:rFonts w:asciiTheme="minorHAnsi" w:hAnsiTheme="minorHAnsi"/>
          <w:b/>
        </w:rPr>
        <w:t xml:space="preserve"> der Rehakliniken</w:t>
      </w:r>
      <w:bookmarkEnd w:id="7"/>
    </w:p>
    <w:p w:rsidR="00971FA6" w:rsidRPr="00E61B0B" w:rsidRDefault="00971FA6" w:rsidP="00971FA6">
      <w:pPr>
        <w:autoSpaceDE w:val="0"/>
        <w:autoSpaceDN w:val="0"/>
        <w:adjustRightInd w:val="0"/>
        <w:spacing w:after="0" w:line="240" w:lineRule="auto"/>
      </w:pPr>
      <w:r w:rsidRPr="00E61B0B">
        <w:t xml:space="preserve">Folgende wurden von den Rehabilitationskliniken am häufigsten genannt: </w:t>
      </w:r>
    </w:p>
    <w:p w:rsidR="004E2678" w:rsidRPr="00E61B0B" w:rsidRDefault="004E2678" w:rsidP="00971FA6">
      <w:pPr>
        <w:numPr>
          <w:ilvl w:val="0"/>
          <w:numId w:val="22"/>
        </w:numPr>
        <w:spacing w:before="100" w:beforeAutospacing="1" w:after="100" w:afterAutospacing="1" w:line="240" w:lineRule="auto"/>
        <w:ind w:left="0" w:firstLine="0"/>
      </w:pPr>
      <w:r w:rsidRPr="00E61B0B">
        <w:t>Hinweis auf SHZ im Internetangebot 17,1 %</w:t>
      </w:r>
    </w:p>
    <w:p w:rsidR="004E2678" w:rsidRPr="00E61B0B" w:rsidRDefault="004E2678" w:rsidP="00971FA6">
      <w:pPr>
        <w:numPr>
          <w:ilvl w:val="0"/>
          <w:numId w:val="22"/>
        </w:numPr>
        <w:spacing w:before="100" w:beforeAutospacing="1" w:after="100" w:afterAutospacing="1" w:line="240" w:lineRule="auto"/>
        <w:ind w:left="0" w:firstLine="0"/>
      </w:pPr>
      <w:r w:rsidRPr="00E61B0B">
        <w:t>Einbindung von SHZ in Patientenschulungsprogramme 15,3 %</w:t>
      </w:r>
    </w:p>
    <w:p w:rsidR="004E2678" w:rsidRPr="00E61B0B" w:rsidRDefault="004E2678" w:rsidP="00971FA6">
      <w:pPr>
        <w:numPr>
          <w:ilvl w:val="0"/>
          <w:numId w:val="22"/>
        </w:numPr>
        <w:spacing w:before="100" w:beforeAutospacing="1" w:after="100" w:afterAutospacing="1" w:line="240" w:lineRule="auto"/>
        <w:ind w:left="0" w:firstLine="0"/>
      </w:pPr>
      <w:r w:rsidRPr="00E61B0B">
        <w:t>Rückmeldungen aus SHZ als Bestandteil des Qualitätsmanagements 13,2 %</w:t>
      </w:r>
    </w:p>
    <w:p w:rsidR="004E2678" w:rsidRPr="00E61B0B" w:rsidRDefault="004E2678" w:rsidP="00971FA6">
      <w:pPr>
        <w:numPr>
          <w:ilvl w:val="0"/>
          <w:numId w:val="22"/>
        </w:numPr>
        <w:spacing w:before="100" w:beforeAutospacing="1" w:after="100" w:afterAutospacing="1" w:line="240" w:lineRule="auto"/>
        <w:ind w:left="0" w:firstLine="0"/>
      </w:pPr>
      <w:r w:rsidRPr="00E61B0B">
        <w:t>Regelmäßige Termine, zu denen sich SHZ in der Einrichtung vorstellen 12,7 %</w:t>
      </w:r>
    </w:p>
    <w:p w:rsidR="004E2678" w:rsidRPr="00E61B0B" w:rsidRDefault="004E2678" w:rsidP="00971FA6">
      <w:pPr>
        <w:numPr>
          <w:ilvl w:val="0"/>
          <w:numId w:val="22"/>
        </w:numPr>
        <w:spacing w:before="100" w:beforeAutospacing="1" w:after="100" w:afterAutospacing="1" w:line="240" w:lineRule="auto"/>
        <w:ind w:left="0" w:firstLine="0"/>
      </w:pPr>
      <w:r w:rsidRPr="00E61B0B">
        <w:t>Zusammenarbeit bei der Beratung von Angehörigen 12,2 %</w:t>
      </w:r>
    </w:p>
    <w:p w:rsidR="00121DE0" w:rsidRPr="00E61B0B" w:rsidRDefault="00121DE0" w:rsidP="00121DE0">
      <w:pPr>
        <w:pStyle w:val="berschrift3"/>
        <w:rPr>
          <w:rStyle w:val="berschrift3Zchn"/>
          <w:rFonts w:asciiTheme="minorHAnsi" w:hAnsiTheme="minorHAnsi"/>
          <w:b/>
        </w:rPr>
      </w:pPr>
      <w:bookmarkStart w:id="8" w:name="_Toc519764457"/>
      <w:r w:rsidRPr="00E61B0B">
        <w:rPr>
          <w:rStyle w:val="berschrift3Zchn"/>
          <w:rFonts w:asciiTheme="minorHAnsi" w:hAnsiTheme="minorHAnsi"/>
          <w:b/>
        </w:rPr>
        <w:t>Seltene Kooperationsformen</w:t>
      </w:r>
      <w:bookmarkEnd w:id="8"/>
    </w:p>
    <w:p w:rsidR="00121DE0" w:rsidRPr="00E61B0B" w:rsidRDefault="00121DE0" w:rsidP="00121DE0">
      <w:pPr>
        <w:autoSpaceDE w:val="0"/>
        <w:autoSpaceDN w:val="0"/>
        <w:adjustRightInd w:val="0"/>
        <w:spacing w:after="0" w:line="240" w:lineRule="auto"/>
      </w:pPr>
      <w:r w:rsidRPr="00E61B0B">
        <w:t xml:space="preserve">Folgende wurden von den Rehabilitationskliniken am häufigsten genannt: </w:t>
      </w:r>
    </w:p>
    <w:p w:rsidR="00121DE0" w:rsidRPr="00E61B0B" w:rsidRDefault="00121DE0" w:rsidP="00121DE0">
      <w:pPr>
        <w:numPr>
          <w:ilvl w:val="0"/>
          <w:numId w:val="22"/>
        </w:numPr>
        <w:spacing w:before="100" w:beforeAutospacing="1" w:after="100" w:afterAutospacing="1" w:line="240" w:lineRule="auto"/>
        <w:ind w:left="0" w:firstLine="0"/>
      </w:pPr>
      <w:r w:rsidRPr="00E61B0B">
        <w:t xml:space="preserve">Einbindung von SHZ in Patientenschulungsprogramme, 21,5 % </w:t>
      </w:r>
    </w:p>
    <w:p w:rsidR="00121DE0" w:rsidRPr="00E61B0B" w:rsidRDefault="00121DE0" w:rsidP="00121DE0">
      <w:pPr>
        <w:numPr>
          <w:ilvl w:val="0"/>
          <w:numId w:val="22"/>
        </w:numPr>
        <w:spacing w:before="100" w:beforeAutospacing="1" w:after="100" w:afterAutospacing="1" w:line="240" w:lineRule="auto"/>
        <w:ind w:left="0" w:firstLine="0"/>
      </w:pPr>
      <w:r w:rsidRPr="00E61B0B">
        <w:t>Sprechstunde von SHZ in der Rehaeinrichtung, 19,5 %</w:t>
      </w:r>
    </w:p>
    <w:p w:rsidR="00121DE0" w:rsidRPr="00E61B0B" w:rsidRDefault="00121DE0" w:rsidP="00121DE0">
      <w:pPr>
        <w:numPr>
          <w:ilvl w:val="0"/>
          <w:numId w:val="22"/>
        </w:numPr>
        <w:spacing w:before="100" w:beforeAutospacing="1" w:after="100" w:afterAutospacing="1" w:line="240" w:lineRule="auto"/>
        <w:ind w:left="0" w:firstLine="0"/>
      </w:pPr>
      <w:r w:rsidRPr="00E61B0B">
        <w:t xml:space="preserve">Beratung durch SHZ-Mitglieder in Fachfragen, 18,5 % </w:t>
      </w:r>
    </w:p>
    <w:p w:rsidR="00121DE0" w:rsidRPr="00E61B0B" w:rsidRDefault="00121DE0" w:rsidP="00121DE0">
      <w:pPr>
        <w:numPr>
          <w:ilvl w:val="0"/>
          <w:numId w:val="22"/>
        </w:numPr>
        <w:spacing w:before="100" w:beforeAutospacing="1" w:after="100" w:afterAutospacing="1" w:line="240" w:lineRule="auto"/>
        <w:ind w:left="0" w:firstLine="0"/>
      </w:pPr>
      <w:r w:rsidRPr="00E61B0B">
        <w:t>Rückmeldung aus SHZ als Bestandteil des Qualitätsmanagements, 16,0 %</w:t>
      </w:r>
    </w:p>
    <w:p w:rsidR="00121DE0" w:rsidRPr="00E61B0B" w:rsidRDefault="00121DE0" w:rsidP="00121DE0">
      <w:pPr>
        <w:numPr>
          <w:ilvl w:val="0"/>
          <w:numId w:val="22"/>
        </w:numPr>
        <w:spacing w:before="100" w:beforeAutospacing="1" w:after="100" w:afterAutospacing="1" w:line="240" w:lineRule="auto"/>
        <w:ind w:left="0" w:firstLine="0"/>
      </w:pPr>
      <w:r w:rsidRPr="00E61B0B">
        <w:t xml:space="preserve">Bereitstellung von Büroeinrichtung/Sachmitteln, 14,5 % </w:t>
      </w:r>
    </w:p>
    <w:p w:rsidR="00121DE0" w:rsidRPr="00E61B0B" w:rsidRDefault="00121DE0" w:rsidP="00121DE0">
      <w:pPr>
        <w:numPr>
          <w:ilvl w:val="0"/>
          <w:numId w:val="22"/>
        </w:numPr>
        <w:spacing w:before="100" w:beforeAutospacing="1" w:after="100" w:afterAutospacing="1" w:line="240" w:lineRule="auto"/>
        <w:ind w:left="0" w:firstLine="0"/>
      </w:pPr>
      <w:r w:rsidRPr="00E61B0B">
        <w:t>Finanzielle Förderung von SHZ, 14,2 %</w:t>
      </w:r>
    </w:p>
    <w:p w:rsidR="004E2678" w:rsidRPr="00E61B0B" w:rsidRDefault="004E2678" w:rsidP="00971FA6">
      <w:pPr>
        <w:pStyle w:val="berschrift3"/>
        <w:rPr>
          <w:rStyle w:val="berschrift3Zchn"/>
          <w:rFonts w:asciiTheme="minorHAnsi" w:hAnsiTheme="minorHAnsi"/>
          <w:b/>
        </w:rPr>
      </w:pPr>
      <w:bookmarkStart w:id="9" w:name="_Toc519764458"/>
      <w:r w:rsidRPr="00E61B0B">
        <w:rPr>
          <w:rStyle w:val="berschrift3Zchn"/>
          <w:rFonts w:asciiTheme="minorHAnsi" w:hAnsiTheme="minorHAnsi"/>
          <w:b/>
        </w:rPr>
        <w:t>Wünsche</w:t>
      </w:r>
      <w:r w:rsidR="00971FA6" w:rsidRPr="00E61B0B">
        <w:rPr>
          <w:rStyle w:val="berschrift3Zchn"/>
          <w:rFonts w:asciiTheme="minorHAnsi" w:hAnsiTheme="minorHAnsi"/>
          <w:b/>
        </w:rPr>
        <w:t xml:space="preserve"> de</w:t>
      </w:r>
      <w:r w:rsidR="002601C2" w:rsidRPr="00E61B0B">
        <w:rPr>
          <w:rStyle w:val="berschrift3Zchn"/>
          <w:rFonts w:asciiTheme="minorHAnsi" w:hAnsiTheme="minorHAnsi"/>
          <w:b/>
        </w:rPr>
        <w:t>r</w:t>
      </w:r>
      <w:r w:rsidR="00971FA6" w:rsidRPr="00E61B0B">
        <w:rPr>
          <w:rStyle w:val="berschrift3Zchn"/>
          <w:rFonts w:asciiTheme="minorHAnsi" w:hAnsiTheme="minorHAnsi"/>
          <w:b/>
        </w:rPr>
        <w:t xml:space="preserve"> Rehabilitationskliniken</w:t>
      </w:r>
      <w:bookmarkEnd w:id="9"/>
    </w:p>
    <w:p w:rsidR="00971FA6" w:rsidRPr="00E61B0B" w:rsidRDefault="00971FA6" w:rsidP="00971FA6">
      <w:pPr>
        <w:autoSpaceDE w:val="0"/>
        <w:autoSpaceDN w:val="0"/>
        <w:adjustRightInd w:val="0"/>
        <w:spacing w:after="0" w:line="240" w:lineRule="auto"/>
      </w:pPr>
      <w:r w:rsidRPr="00E61B0B">
        <w:t xml:space="preserve">Folgende wurden von den Rehabilitationskliniken am häufigsten genannt: </w:t>
      </w:r>
    </w:p>
    <w:p w:rsidR="004E2678" w:rsidRPr="00E61B0B" w:rsidRDefault="004E2678" w:rsidP="00971FA6">
      <w:pPr>
        <w:numPr>
          <w:ilvl w:val="0"/>
          <w:numId w:val="22"/>
        </w:numPr>
        <w:spacing w:before="100" w:beforeAutospacing="1" w:after="100" w:afterAutospacing="1" w:line="240" w:lineRule="auto"/>
        <w:ind w:left="0" w:firstLine="0"/>
      </w:pPr>
      <w:r w:rsidRPr="00E61B0B">
        <w:t>Informationen über Selbsthilfe als Teil der Aus-, Fort- und Weiterbildung (ca. 70%)</w:t>
      </w:r>
    </w:p>
    <w:p w:rsidR="004E2678" w:rsidRPr="00E61B0B" w:rsidRDefault="004E2678" w:rsidP="00971FA6">
      <w:pPr>
        <w:numPr>
          <w:ilvl w:val="0"/>
          <w:numId w:val="22"/>
        </w:numPr>
        <w:spacing w:before="100" w:beforeAutospacing="1" w:after="100" w:afterAutospacing="1" w:line="240" w:lineRule="auto"/>
        <w:ind w:left="0" w:firstLine="0"/>
      </w:pPr>
      <w:r w:rsidRPr="00E61B0B">
        <w:t>Stärkere finanzielle Förderung (ca. 70%)</w:t>
      </w:r>
    </w:p>
    <w:p w:rsidR="004E2678" w:rsidRPr="00E61B0B" w:rsidRDefault="004E2678" w:rsidP="00971FA6">
      <w:pPr>
        <w:numPr>
          <w:ilvl w:val="0"/>
          <w:numId w:val="22"/>
        </w:numPr>
        <w:spacing w:before="100" w:beforeAutospacing="1" w:after="100" w:afterAutospacing="1" w:line="240" w:lineRule="auto"/>
        <w:ind w:left="0" w:firstLine="0"/>
      </w:pPr>
      <w:r w:rsidRPr="00E61B0B">
        <w:t xml:space="preserve">Unabhängige Anlaufstelle (über 60%) </w:t>
      </w:r>
    </w:p>
    <w:p w:rsidR="004E2678" w:rsidRPr="00E61B0B" w:rsidRDefault="004E2678" w:rsidP="00971FA6">
      <w:pPr>
        <w:numPr>
          <w:ilvl w:val="0"/>
          <w:numId w:val="22"/>
        </w:numPr>
        <w:spacing w:before="100" w:beforeAutospacing="1" w:after="100" w:afterAutospacing="1" w:line="240" w:lineRule="auto"/>
        <w:ind w:left="0" w:firstLine="0"/>
      </w:pPr>
      <w:r w:rsidRPr="00E61B0B">
        <w:t>Verbindlichere Einbindung in Therapiekonzepte (knapp 60%)</w:t>
      </w:r>
    </w:p>
    <w:p w:rsidR="00E4247E" w:rsidRPr="00E61B0B" w:rsidRDefault="00E4247E" w:rsidP="00E4247E">
      <w:pPr>
        <w:pStyle w:val="berschrift3"/>
        <w:rPr>
          <w:rStyle w:val="berschrift3Zchn"/>
          <w:rFonts w:asciiTheme="minorHAnsi" w:hAnsiTheme="minorHAnsi"/>
          <w:b/>
        </w:rPr>
      </w:pPr>
      <w:bookmarkStart w:id="10" w:name="_Toc519764459"/>
      <w:r w:rsidRPr="00E61B0B">
        <w:rPr>
          <w:rStyle w:val="berschrift3Zchn"/>
          <w:rFonts w:asciiTheme="minorHAnsi" w:hAnsiTheme="minorHAnsi"/>
          <w:b/>
        </w:rPr>
        <w:t>Mögliche Serviceleistungen der Rehaklinik für die Selbsthilfe</w:t>
      </w:r>
      <w:bookmarkEnd w:id="10"/>
    </w:p>
    <w:p w:rsidR="00E4247E" w:rsidRPr="00E61B0B" w:rsidRDefault="00E4247E" w:rsidP="00E4247E">
      <w:pPr>
        <w:pStyle w:val="Listenabsatz"/>
        <w:numPr>
          <w:ilvl w:val="0"/>
          <w:numId w:val="26"/>
        </w:numPr>
        <w:autoSpaceDE w:val="0"/>
        <w:autoSpaceDN w:val="0"/>
        <w:adjustRightInd w:val="0"/>
        <w:spacing w:after="0" w:line="240" w:lineRule="auto"/>
      </w:pPr>
      <w:r w:rsidRPr="00E61B0B">
        <w:t xml:space="preserve">Erkrankung allgemein bekannter machen </w:t>
      </w:r>
    </w:p>
    <w:p w:rsidR="00E4247E" w:rsidRPr="00E61B0B" w:rsidRDefault="00E4247E" w:rsidP="00E4247E">
      <w:pPr>
        <w:pStyle w:val="Listenabsatz"/>
        <w:numPr>
          <w:ilvl w:val="0"/>
          <w:numId w:val="26"/>
        </w:numPr>
        <w:autoSpaceDE w:val="0"/>
        <w:autoSpaceDN w:val="0"/>
        <w:adjustRightInd w:val="0"/>
        <w:spacing w:after="0" w:line="240" w:lineRule="auto"/>
      </w:pPr>
      <w:r w:rsidRPr="00E61B0B">
        <w:t>Vorstellung der Therapiekonzepte der Rehabilitation (Selbsthilfemitglieder wissen dann, was auf sie zu kommt)</w:t>
      </w:r>
    </w:p>
    <w:p w:rsidR="00E4247E" w:rsidRPr="00E61B0B" w:rsidRDefault="00E4247E" w:rsidP="00E4247E">
      <w:pPr>
        <w:pStyle w:val="Listenabsatz"/>
        <w:numPr>
          <w:ilvl w:val="0"/>
          <w:numId w:val="26"/>
        </w:numPr>
        <w:autoSpaceDE w:val="0"/>
        <w:autoSpaceDN w:val="0"/>
        <w:adjustRightInd w:val="0"/>
        <w:spacing w:after="0" w:line="240" w:lineRule="auto"/>
      </w:pPr>
      <w:r w:rsidRPr="00E61B0B">
        <w:t>Selbsthilfegruppen in den Rehabilitationskliniken vorstellen, Mitglieder werben</w:t>
      </w:r>
    </w:p>
    <w:p w:rsidR="00E4247E" w:rsidRPr="00E61B0B" w:rsidRDefault="00E4247E" w:rsidP="00E4247E">
      <w:pPr>
        <w:pStyle w:val="Listenabsatz"/>
        <w:numPr>
          <w:ilvl w:val="0"/>
          <w:numId w:val="26"/>
        </w:numPr>
        <w:autoSpaceDE w:val="0"/>
        <w:autoSpaceDN w:val="0"/>
        <w:adjustRightInd w:val="0"/>
        <w:spacing w:after="0" w:line="240" w:lineRule="auto"/>
      </w:pPr>
      <w:r w:rsidRPr="00E61B0B">
        <w:lastRenderedPageBreak/>
        <w:t>Vorträge der Rehabilitationsklinik bei Selbsthilfegruppen</w:t>
      </w:r>
    </w:p>
    <w:p w:rsidR="00E4247E" w:rsidRPr="00E61B0B" w:rsidRDefault="00E4247E" w:rsidP="00E4247E">
      <w:pPr>
        <w:pStyle w:val="Listenabsatz"/>
        <w:numPr>
          <w:ilvl w:val="0"/>
          <w:numId w:val="26"/>
        </w:numPr>
        <w:autoSpaceDE w:val="0"/>
        <w:autoSpaceDN w:val="0"/>
        <w:adjustRightInd w:val="0"/>
        <w:spacing w:after="0" w:line="240" w:lineRule="auto"/>
      </w:pPr>
      <w:r w:rsidRPr="00E61B0B">
        <w:t>Begleitung und Beratung von Selbsthilfegruppen (telefonisch; schriftlich – konkrete Anfragen, Zusendung von Informationsmaterial; per Email; Teilnahme an Gruppengesprächen)</w:t>
      </w:r>
    </w:p>
    <w:p w:rsidR="00E4247E" w:rsidRPr="00E61B0B" w:rsidRDefault="00E4247E" w:rsidP="00E4247E">
      <w:pPr>
        <w:pStyle w:val="Listenabsatz"/>
        <w:numPr>
          <w:ilvl w:val="0"/>
          <w:numId w:val="26"/>
        </w:numPr>
        <w:autoSpaceDE w:val="0"/>
        <w:autoSpaceDN w:val="0"/>
        <w:adjustRightInd w:val="0"/>
        <w:spacing w:after="0" w:line="240" w:lineRule="auto"/>
      </w:pPr>
      <w:r w:rsidRPr="00E61B0B">
        <w:t>Artikel in Selbsthilfepublikationen</w:t>
      </w:r>
    </w:p>
    <w:p w:rsidR="00E4247E" w:rsidRPr="00E61B0B" w:rsidRDefault="00E4247E" w:rsidP="00E4247E">
      <w:pPr>
        <w:pStyle w:val="Listenabsatz"/>
        <w:numPr>
          <w:ilvl w:val="0"/>
          <w:numId w:val="26"/>
        </w:numPr>
        <w:autoSpaceDE w:val="0"/>
        <w:autoSpaceDN w:val="0"/>
        <w:adjustRightInd w:val="0"/>
        <w:spacing w:after="0" w:line="240" w:lineRule="auto"/>
      </w:pPr>
      <w:r w:rsidRPr="00E61B0B">
        <w:t>gemeinsame Kongressorganisation, Informationsveranstaltungen, Projekttage</w:t>
      </w:r>
    </w:p>
    <w:p w:rsidR="00E4247E" w:rsidRPr="00E61B0B" w:rsidRDefault="00E4247E" w:rsidP="00E4247E">
      <w:pPr>
        <w:pStyle w:val="Listenabsatz"/>
        <w:numPr>
          <w:ilvl w:val="0"/>
          <w:numId w:val="26"/>
        </w:numPr>
        <w:autoSpaceDE w:val="0"/>
        <w:autoSpaceDN w:val="0"/>
        <w:adjustRightInd w:val="0"/>
        <w:spacing w:after="0" w:line="240" w:lineRule="auto"/>
      </w:pPr>
      <w:r w:rsidRPr="00E61B0B">
        <w:t>Internetseite mit Links zu den Selbsthilfegruppen</w:t>
      </w:r>
    </w:p>
    <w:p w:rsidR="00E4247E" w:rsidRPr="00E61B0B" w:rsidRDefault="00E4247E" w:rsidP="00E4247E">
      <w:pPr>
        <w:autoSpaceDE w:val="0"/>
        <w:autoSpaceDN w:val="0"/>
        <w:adjustRightInd w:val="0"/>
        <w:spacing w:after="0" w:line="240" w:lineRule="auto"/>
      </w:pPr>
    </w:p>
    <w:p w:rsidR="00E4247E" w:rsidRPr="00E61B0B" w:rsidRDefault="00E4247E" w:rsidP="00E4247E">
      <w:pPr>
        <w:pStyle w:val="berschrift3"/>
        <w:rPr>
          <w:rStyle w:val="berschrift3Zchn"/>
          <w:rFonts w:asciiTheme="minorHAnsi" w:hAnsiTheme="minorHAnsi"/>
          <w:b/>
        </w:rPr>
      </w:pPr>
      <w:bookmarkStart w:id="11" w:name="_Toc519764460"/>
      <w:r w:rsidRPr="00E61B0B">
        <w:rPr>
          <w:rStyle w:val="berschrift3Zchn"/>
          <w:rFonts w:asciiTheme="minorHAnsi" w:hAnsiTheme="minorHAnsi"/>
          <w:b/>
        </w:rPr>
        <w:t>Mögliche Serviceleistung der Selbsthilfegruppen an Rehabilitationskliniken</w:t>
      </w:r>
      <w:bookmarkEnd w:id="11"/>
    </w:p>
    <w:p w:rsidR="00E4247E" w:rsidRPr="00E61B0B" w:rsidRDefault="00E4247E" w:rsidP="00E4247E">
      <w:pPr>
        <w:pStyle w:val="Listenabsatz"/>
        <w:numPr>
          <w:ilvl w:val="0"/>
          <w:numId w:val="26"/>
        </w:numPr>
        <w:autoSpaceDE w:val="0"/>
        <w:autoSpaceDN w:val="0"/>
        <w:adjustRightInd w:val="0"/>
        <w:spacing w:after="0" w:line="240" w:lineRule="auto"/>
      </w:pPr>
      <w:r w:rsidRPr="00E61B0B">
        <w:t>Optimierung der Therapiekonzepte der Rehabilitation durch Rückmeldungen aus der Selbsthilfe</w:t>
      </w:r>
    </w:p>
    <w:p w:rsidR="00E4247E" w:rsidRPr="00E61B0B" w:rsidRDefault="00E4247E" w:rsidP="00E4247E">
      <w:pPr>
        <w:pStyle w:val="Listenabsatz"/>
        <w:numPr>
          <w:ilvl w:val="0"/>
          <w:numId w:val="26"/>
        </w:numPr>
        <w:autoSpaceDE w:val="0"/>
        <w:autoSpaceDN w:val="0"/>
        <w:adjustRightInd w:val="0"/>
        <w:spacing w:after="0" w:line="240" w:lineRule="auto"/>
      </w:pPr>
      <w:r w:rsidRPr="00E61B0B">
        <w:t>Vorträge und Einzelberatung in der Rehabilitations-Klinik von Selbsthilfe (Erfahrungsberichte insbesondere zum längerfristigen Verlauf nach Operation, soziale Aspekte, Vorstellen der Selbsthilfegruppen)</w:t>
      </w:r>
    </w:p>
    <w:p w:rsidR="00E4247E" w:rsidRPr="00E61B0B" w:rsidRDefault="00E4247E" w:rsidP="00E4247E">
      <w:pPr>
        <w:pStyle w:val="Listenabsatz"/>
        <w:numPr>
          <w:ilvl w:val="0"/>
          <w:numId w:val="26"/>
        </w:numPr>
        <w:autoSpaceDE w:val="0"/>
        <w:autoSpaceDN w:val="0"/>
        <w:adjustRightInd w:val="0"/>
        <w:spacing w:after="0" w:line="240" w:lineRule="auto"/>
      </w:pPr>
      <w:r w:rsidRPr="00E61B0B">
        <w:t>Empfehlung geeigneter Rehabilitationskliniken (Vergabe von Qualitätsmerkmalen, Gruppengespräche, Publikationen, telefonische Auskünfte, Internetpräsentation)</w:t>
      </w:r>
    </w:p>
    <w:p w:rsidR="00E4247E" w:rsidRPr="00E61B0B" w:rsidRDefault="00E4247E" w:rsidP="00E4247E">
      <w:pPr>
        <w:pStyle w:val="Listenabsatz"/>
        <w:numPr>
          <w:ilvl w:val="0"/>
          <w:numId w:val="26"/>
        </w:numPr>
        <w:autoSpaceDE w:val="0"/>
        <w:autoSpaceDN w:val="0"/>
        <w:adjustRightInd w:val="0"/>
        <w:spacing w:after="0" w:line="240" w:lineRule="auto"/>
      </w:pPr>
      <w:r w:rsidRPr="00E61B0B">
        <w:t>Gebrauch der Zusammenarbeit mit Selbsthilfegruppen zu Marketingzwecken der Rehabilitationskliniken</w:t>
      </w:r>
    </w:p>
    <w:p w:rsidR="00E4247E" w:rsidRPr="00E61B0B" w:rsidRDefault="00E4247E" w:rsidP="00E4247E">
      <w:pPr>
        <w:pStyle w:val="Listenabsatz"/>
        <w:numPr>
          <w:ilvl w:val="0"/>
          <w:numId w:val="26"/>
        </w:numPr>
        <w:autoSpaceDE w:val="0"/>
        <w:autoSpaceDN w:val="0"/>
        <w:adjustRightInd w:val="0"/>
        <w:spacing w:after="0" w:line="240" w:lineRule="auto"/>
      </w:pPr>
      <w:r w:rsidRPr="00E61B0B">
        <w:t>Gemeinsame Informationsveranstaltungen, Projekttage</w:t>
      </w:r>
    </w:p>
    <w:p w:rsidR="00E4247E" w:rsidRPr="00E61B0B" w:rsidRDefault="00E4247E" w:rsidP="00E4247E"/>
    <w:p w:rsidR="00E4247E" w:rsidRPr="00E61B0B" w:rsidRDefault="00754B3A" w:rsidP="00E4247E">
      <w:pPr>
        <w:pStyle w:val="berschrift2"/>
        <w:rPr>
          <w:rFonts w:asciiTheme="minorHAnsi" w:hAnsiTheme="minorHAnsi"/>
          <w:sz w:val="22"/>
          <w:szCs w:val="22"/>
        </w:rPr>
      </w:pPr>
      <w:bookmarkStart w:id="12" w:name="_Toc519764461"/>
      <w:r w:rsidRPr="00E61B0B">
        <w:rPr>
          <w:rFonts w:asciiTheme="minorHAnsi" w:hAnsiTheme="minorHAnsi"/>
          <w:sz w:val="22"/>
          <w:szCs w:val="22"/>
        </w:rPr>
        <w:t>Zertifizierungsverfahren zur Förderung der Zusammenarbeit</w:t>
      </w:r>
      <w:bookmarkEnd w:id="12"/>
    </w:p>
    <w:p w:rsidR="002264F8" w:rsidRPr="00E61B0B" w:rsidRDefault="00754B3A" w:rsidP="00754B3A">
      <w:pPr>
        <w:rPr>
          <w:rFonts w:cstheme="minorHAnsi"/>
        </w:rPr>
      </w:pPr>
      <w:r w:rsidRPr="00E61B0B">
        <w:rPr>
          <w:rFonts w:cstheme="minorHAnsi"/>
        </w:rPr>
        <w:t xml:space="preserve">Ein Beispiel für das </w:t>
      </w:r>
      <w:r w:rsidRPr="00E61B0B">
        <w:t>Zusammenwirken</w:t>
      </w:r>
      <w:r w:rsidRPr="00E61B0B">
        <w:rPr>
          <w:rFonts w:cstheme="minorHAnsi"/>
        </w:rPr>
        <w:t xml:space="preserve"> von Rehabilitationseinrichtungen und Selbsthilfe liegt in der Qualitätssicherung der Arbeit. Rehabilitationseinrichtungen sind u.a. gesetzlich dazu verpflichtet, nach Qualitätsstandards zu arbeiten (SGB V §§ 137 und 137 d) und die Qualität in Berichten darzulegen. Dazu sind Qualitätsmanagementsysteme notwendig, die sie frei wählen können. Zwar gilt Patientenorientierung in den führenden Zertifizierungsverfahren (KTQ, DIN EN ISO, EFQM, QEP) </w:t>
      </w:r>
      <w:sdt>
        <w:sdtPr>
          <w:rPr>
            <w:rFonts w:cstheme="minorHAnsi"/>
          </w:rPr>
          <w:alias w:val="Don't edit this field"/>
          <w:tag w:val="CitaviPlaceholder#49d6bf20-11be-436e-9dab-444056ab82bd"/>
          <w:id w:val="-639419759"/>
          <w:placeholder>
            <w:docPart w:val="DefaultPlaceholder_1082065158"/>
          </w:placeholder>
        </w:sdtPr>
        <w:sdtEndPr/>
        <w:sdtContent>
          <w:r w:rsidR="00CC78ED" w:rsidRPr="00E61B0B">
            <w:rPr>
              <w:rFonts w:cstheme="minorHAnsi"/>
            </w:rPr>
            <w:fldChar w:fldCharType="begin"/>
          </w:r>
          <w:r w:rsidR="00711744" w:rsidRPr="00E61B0B">
            <w:rPr>
              <w:rFonts w:cstheme="minorHAnsi"/>
            </w:rPr>
            <w:instrText>ADDIN CitaviPlaceholder{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c0Mzwvbj5cclxuICA8aW4+dHJ1ZTwvaW4+XHJcbiAgPG9zPjc0Mzwvb3M+XHJcbiAgPHBzPjc0MzwvcHM+XHJcbjwvc3A+XHJcbjxlcD5cclxuICA8bj43NjQ8L24+XHJcbiAgPGluPnRydWU8L2luPlxyXG4gIDxvcz43NjQ8L29zPlxyXG4gIDxwcz43NjQ8L3BzPlxyXG48L2VwPlxyXG48b3M+NzQzLTc2NDwvb3M+IiwiUGFnZVJhbmdlTnVtYmVyIjo3NDMsIlBhZ2VSYW5nZU51bWJlcmluZ1R5cGUiOiJQYWdlIiwiUGFnZVJhbmdlTnVtZXJhbFN5c3RlbSI6IkFyYWJpYyIsIlBhcmVudFJlZmVyZW5jZSI6eyIkaWQiOiI3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}</w:instrText>
          </w:r>
          <w:r w:rsidR="00CC78ED" w:rsidRPr="00E61B0B">
            <w:rPr>
              <w:rFonts w:cstheme="minorHAnsi"/>
            </w:rPr>
            <w:fldChar w:fldCharType="separate"/>
          </w:r>
          <w:r w:rsidR="00711744" w:rsidRPr="00E61B0B">
            <w:rPr>
              <w:rFonts w:cstheme="minorHAnsi"/>
            </w:rPr>
            <w:t>(Bitzer und Wohlfahrt)</w:t>
          </w:r>
          <w:r w:rsidR="00CC78ED" w:rsidRPr="00E61B0B">
            <w:rPr>
              <w:rFonts w:cstheme="minorHAnsi"/>
            </w:rPr>
            <w:fldChar w:fldCharType="end"/>
          </w:r>
        </w:sdtContent>
      </w:sdt>
      <w:r w:rsidRPr="00E61B0B">
        <w:rPr>
          <w:rFonts w:cstheme="minorHAnsi"/>
        </w:rPr>
        <w:t xml:space="preserve"> als ein Qualitätskriterium, dieses ist aber oft nicht weiter spezifiziert und schließt nicht zwingend eine direkte Patientenbeteiligung  oder die Zusammenarbeit mit der Selbsthilfe ein. </w:t>
      </w:r>
    </w:p>
    <w:p w:rsidR="00754B3A" w:rsidRPr="00E61B0B" w:rsidRDefault="00754B3A" w:rsidP="00754B3A">
      <w:pPr>
        <w:rPr>
          <w:rFonts w:cstheme="minorHAnsi"/>
        </w:rPr>
      </w:pPr>
      <w:r w:rsidRPr="00E61B0B">
        <w:rPr>
          <w:rFonts w:cstheme="minorHAnsi"/>
        </w:rPr>
        <w:t>In der sektorenübergreifen</w:t>
      </w:r>
      <w:r w:rsidR="002264F8" w:rsidRPr="00E61B0B">
        <w:rPr>
          <w:rFonts w:cstheme="minorHAnsi"/>
        </w:rPr>
        <w:t>den</w:t>
      </w:r>
      <w:r w:rsidRPr="00E61B0B">
        <w:rPr>
          <w:rFonts w:cstheme="minorHAnsi"/>
        </w:rPr>
        <w:t>, integrierten onkologischen Versorgung ist jedoch eine aktive Einbindung der Selbsthilfe in die Versorgung zu gewährleisten</w:t>
      </w:r>
      <w:r w:rsidR="00CC78ED" w:rsidRPr="00E61B0B">
        <w:rPr>
          <w:rFonts w:cstheme="minorHAnsi"/>
        </w:rPr>
        <w:t xml:space="preserve"> </w:t>
      </w:r>
      <w:sdt>
        <w:sdtPr>
          <w:rPr>
            <w:rFonts w:cstheme="minorHAnsi"/>
          </w:rPr>
          <w:alias w:val="Don't edit this field"/>
          <w:tag w:val="CitaviPlaceholder#571554d2-db11-4555-bde9-5d9ac626582d"/>
          <w:id w:val="-540746315"/>
          <w:placeholder>
            <w:docPart w:val="DefaultPlaceholder_1082065158"/>
          </w:placeholder>
        </w:sdtPr>
        <w:sdtEndPr/>
        <w:sdtContent>
          <w:r w:rsidR="00CC78ED" w:rsidRPr="00E61B0B">
            <w:rPr>
              <w:rFonts w:cstheme="minorHAnsi"/>
            </w:rPr>
            <w:fldChar w:fldCharType="begin"/>
          </w:r>
          <w:r w:rsidR="00711744" w:rsidRPr="00E61B0B">
            <w:rPr>
              <w:rFonts w:cstheme="minorHAnsi"/>
            </w:rPr>
            <w:instrText>ADDIN CitaviPlaceholder{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}</w:instrText>
          </w:r>
          <w:r w:rsidR="00CC78ED" w:rsidRPr="00E61B0B">
            <w:rPr>
              <w:rFonts w:cstheme="minorHAnsi"/>
            </w:rPr>
            <w:fldChar w:fldCharType="separate"/>
          </w:r>
          <w:r w:rsidR="00711744" w:rsidRPr="00E61B0B">
            <w:rPr>
              <w:rFonts w:cstheme="minorHAnsi"/>
            </w:rPr>
            <w:t>(Deutsche Arbeitsgemeinschaft Selbsthilfegruppen e.V. 2013; Weis et al. 2011)</w:t>
          </w:r>
          <w:r w:rsidR="00CC78ED" w:rsidRPr="00E61B0B">
            <w:rPr>
              <w:rFonts w:cstheme="minorHAnsi"/>
            </w:rPr>
            <w:fldChar w:fldCharType="end"/>
          </w:r>
        </w:sdtContent>
      </w:sdt>
      <w:r w:rsidRPr="00E61B0B">
        <w:rPr>
          <w:rFonts w:cstheme="minorHAnsi"/>
        </w:rPr>
        <w:t xml:space="preserve">. Bei den Zertifizierungsverfahren der Krebszentren wird entsprechend jährlich darauf geachtet, dass zwischen Selbsthilfegruppen und Zentren gelebte Kooperationsvereinbarungen vorhanden sind </w:t>
      </w:r>
      <w:sdt>
        <w:sdtPr>
          <w:rPr>
            <w:rFonts w:cstheme="minorHAnsi"/>
          </w:rPr>
          <w:alias w:val="Don't edit this field"/>
          <w:tag w:val="CitaviPlaceholder#de920e80-3086-4231-97ab-f6361f4de059"/>
          <w:id w:val="-1963175437"/>
          <w:placeholder>
            <w:docPart w:val="DefaultPlaceholder_1082065158"/>
          </w:placeholder>
        </w:sdtPr>
        <w:sdtEndPr/>
        <w:sdtContent>
          <w:r w:rsidR="006E1E15" w:rsidRPr="00E61B0B">
            <w:rPr>
              <w:rFonts w:cstheme="minorHAnsi"/>
            </w:rPr>
            <w:fldChar w:fldCharType="begin"/>
          </w:r>
          <w:r w:rsidR="00711744" w:rsidRPr="00E61B0B">
            <w:rPr>
              <w:rFonts w:cstheme="minorHAnsi"/>
            </w:rPr>
            <w:instrText>ADDIN CitaviPlaceholder{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}</w:instrText>
          </w:r>
          <w:r w:rsidR="006E1E15" w:rsidRPr="00E61B0B">
            <w:rPr>
              <w:rFonts w:cstheme="minorHAnsi"/>
            </w:rPr>
            <w:fldChar w:fldCharType="separate"/>
          </w:r>
          <w:r w:rsidR="00711744" w:rsidRPr="00E61B0B">
            <w:rPr>
              <w:rFonts w:cstheme="minorHAnsi"/>
            </w:rPr>
            <w:t>(Die Mitglieder der AG 5 von gesundheitsziele.de 2011)</w:t>
          </w:r>
          <w:r w:rsidR="006E1E15" w:rsidRPr="00E61B0B">
            <w:rPr>
              <w:rFonts w:cstheme="minorHAnsi"/>
            </w:rPr>
            <w:fldChar w:fldCharType="end"/>
          </w:r>
        </w:sdtContent>
      </w:sdt>
      <w:r w:rsidRPr="00E61B0B">
        <w:rPr>
          <w:rFonts w:cstheme="minorHAnsi"/>
        </w:rPr>
        <w:t xml:space="preserve">, Mitglieder von Selbsthilfegruppen an den Audits beteiligt sind und Patientenbefragungen durchgeführt werden </w:t>
      </w:r>
      <w:sdt>
        <w:sdtPr>
          <w:rPr>
            <w:rFonts w:cstheme="minorHAnsi"/>
          </w:rPr>
          <w:alias w:val="Don't edit this field"/>
          <w:tag w:val="CitaviPlaceholder#d0685f52-2087-4186-b410-a5d458addc43"/>
          <w:id w:val="-371155123"/>
          <w:placeholder>
            <w:docPart w:val="DefaultPlaceholder_1082065158"/>
          </w:placeholder>
        </w:sdtPr>
        <w:sdtEndPr/>
        <w:sdtContent>
          <w:r w:rsidR="00CC78ED" w:rsidRPr="00E61B0B">
            <w:rPr>
              <w:rFonts w:cstheme="minorHAnsi"/>
            </w:rPr>
            <w:fldChar w:fldCharType="begin"/>
          </w:r>
          <w:r w:rsidR="00711744" w:rsidRPr="00E61B0B">
            <w:rPr>
              <w:rFonts w:cstheme="minorHAnsi"/>
            </w:rPr>
            <w:instrText>ADDIN CitaviPlaceholder{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}</w:instrText>
          </w:r>
          <w:r w:rsidR="00CC78ED" w:rsidRPr="00E61B0B">
            <w:rPr>
              <w:rFonts w:cstheme="minorHAnsi"/>
            </w:rPr>
            <w:fldChar w:fldCharType="separate"/>
          </w:r>
          <w:r w:rsidR="00711744" w:rsidRPr="00E61B0B">
            <w:rPr>
              <w:rFonts w:cstheme="minorHAnsi"/>
            </w:rPr>
            <w:t>(Kowalski et al. 2012)</w:t>
          </w:r>
          <w:r w:rsidR="00CC78ED" w:rsidRPr="00E61B0B">
            <w:rPr>
              <w:rFonts w:cstheme="minorHAnsi"/>
            </w:rPr>
            <w:fldChar w:fldCharType="end"/>
          </w:r>
        </w:sdtContent>
      </w:sdt>
      <w:sdt>
        <w:sdtPr>
          <w:rPr>
            <w:rFonts w:cstheme="minorHAnsi"/>
          </w:rPr>
          <w:alias w:val="Don't edit this field"/>
          <w:tag w:val="CitaviPlaceholder#809df33a-b74a-4e29-ae07-c1502d784e14"/>
          <w:id w:val="-1095394150"/>
          <w:placeholder>
            <w:docPart w:val="DefaultPlaceholder_1082065158"/>
          </w:placeholder>
        </w:sdtPr>
        <w:sdtEndPr/>
        <w:sdtContent>
          <w:r w:rsidR="00347655" w:rsidRPr="00E61B0B">
            <w:rPr>
              <w:rFonts w:cstheme="minorHAnsi"/>
            </w:rPr>
            <w:fldChar w:fldCharType="begin"/>
          </w:r>
          <w:r w:rsidR="00711744" w:rsidRPr="00E61B0B">
            <w:rPr>
              <w:rFonts w:cstheme="minorHAnsi"/>
            </w:rPr>
            <w:instrText>ADDIN CitaviPlaceholder{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}</w:instrText>
          </w:r>
          <w:r w:rsidR="00347655" w:rsidRPr="00E61B0B">
            <w:rPr>
              <w:rFonts w:cstheme="minorHAnsi"/>
            </w:rPr>
            <w:fldChar w:fldCharType="separate"/>
          </w:r>
          <w:r w:rsidR="00711744" w:rsidRPr="00E61B0B">
            <w:rPr>
              <w:rFonts w:cstheme="minorHAnsi"/>
            </w:rPr>
            <w:t>(Matzat 2006)</w:t>
          </w:r>
          <w:r w:rsidR="00347655" w:rsidRPr="00E61B0B">
            <w:rPr>
              <w:rFonts w:cstheme="minorHAnsi"/>
            </w:rPr>
            <w:fldChar w:fldCharType="end"/>
          </w:r>
        </w:sdtContent>
      </w:sdt>
    </w:p>
    <w:p w:rsidR="00754B3A" w:rsidRPr="00E61B0B" w:rsidRDefault="00754B3A" w:rsidP="00754B3A">
      <w:pPr>
        <w:rPr>
          <w:rFonts w:cstheme="minorHAnsi"/>
        </w:rPr>
      </w:pPr>
      <w:r w:rsidRPr="00E61B0B">
        <w:rPr>
          <w:rFonts w:cstheme="minorHAnsi"/>
        </w:rPr>
        <w:t xml:space="preserve">Die in den Zertifizierungsanforderungen beschriebenen Aufgaben der Kliniken in Bezug auf Selbsthilfegruppen sind </w:t>
      </w:r>
      <w:sdt>
        <w:sdtPr>
          <w:rPr>
            <w:rFonts w:cstheme="minorHAnsi"/>
          </w:rPr>
          <w:alias w:val="Don't edit this field"/>
          <w:tag w:val="CitaviPlaceholder#a8e42eed-75cf-4607-af21-57f0c71af8cc"/>
          <w:id w:val="-1621757181"/>
          <w:placeholder>
            <w:docPart w:val="9BDA389BB563482B9D874A2CE9EA894F"/>
          </w:placeholder>
        </w:sdtPr>
        <w:sdtEndPr/>
        <w:sdtContent>
          <w:r w:rsidRPr="00E61B0B">
            <w:rPr>
              <w:rFonts w:cstheme="minorHAnsi"/>
            </w:rPr>
            <w:fldChar w:fldCharType="begin"/>
          </w:r>
          <w:r w:rsidR="00711744" w:rsidRPr="00E61B0B">
            <w:rPr>
              <w:rFonts w:cstheme="minorHAnsi"/>
            </w:rPr>
            <w:instrText>ADDIN CitaviPlaceholder{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}</w:instrText>
          </w:r>
          <w:r w:rsidRPr="00E61B0B">
            <w:rPr>
              <w:rFonts w:cstheme="minorHAnsi"/>
            </w:rPr>
            <w:fldChar w:fldCharType="separate"/>
          </w:r>
          <w:r w:rsidR="00711744" w:rsidRPr="00E61B0B">
            <w:rPr>
              <w:rFonts w:cstheme="minorHAnsi"/>
            </w:rPr>
            <w:t>(Lebert 2012)</w:t>
          </w:r>
          <w:r w:rsidRPr="00E61B0B">
            <w:rPr>
              <w:rFonts w:cstheme="minorHAnsi"/>
            </w:rPr>
            <w:fldChar w:fldCharType="end"/>
          </w:r>
          <w:r w:rsidRPr="00E61B0B">
            <w:rPr>
              <w:rFonts w:cstheme="minorHAnsi"/>
            </w:rPr>
            <w:t>:</w:t>
          </w:r>
        </w:sdtContent>
      </w:sdt>
    </w:p>
    <w:p w:rsidR="00754B3A" w:rsidRPr="00E61B0B" w:rsidRDefault="00754B3A" w:rsidP="00754B3A">
      <w:pPr>
        <w:pStyle w:val="Listenabsatz"/>
        <w:numPr>
          <w:ilvl w:val="0"/>
          <w:numId w:val="26"/>
        </w:numPr>
        <w:autoSpaceDE w:val="0"/>
        <w:autoSpaceDN w:val="0"/>
        <w:adjustRightInd w:val="0"/>
        <w:spacing w:after="0" w:line="240" w:lineRule="auto"/>
      </w:pPr>
      <w:r w:rsidRPr="00E61B0B">
        <w:t>Zugang zu Selbsthilfegruppen in allen Phasen der Therapie</w:t>
      </w:r>
    </w:p>
    <w:p w:rsidR="00754B3A" w:rsidRPr="00E61B0B" w:rsidRDefault="00754B3A" w:rsidP="00754B3A">
      <w:pPr>
        <w:pStyle w:val="Listenabsatz"/>
        <w:numPr>
          <w:ilvl w:val="0"/>
          <w:numId w:val="26"/>
        </w:numPr>
        <w:autoSpaceDE w:val="0"/>
        <w:autoSpaceDN w:val="0"/>
        <w:adjustRightInd w:val="0"/>
        <w:spacing w:after="0" w:line="240" w:lineRule="auto"/>
      </w:pPr>
      <w:r w:rsidRPr="00E61B0B">
        <w:t>Bekanntgabe der Kontaktdaten der Selbsthilfegruppen</w:t>
      </w:r>
    </w:p>
    <w:p w:rsidR="00754B3A" w:rsidRPr="00E61B0B" w:rsidRDefault="00754B3A" w:rsidP="00754B3A">
      <w:pPr>
        <w:pStyle w:val="Listenabsatz"/>
        <w:numPr>
          <w:ilvl w:val="0"/>
          <w:numId w:val="26"/>
        </w:numPr>
        <w:autoSpaceDE w:val="0"/>
        <w:autoSpaceDN w:val="0"/>
        <w:adjustRightInd w:val="0"/>
        <w:spacing w:after="0" w:line="240" w:lineRule="auto"/>
      </w:pPr>
      <w:r w:rsidRPr="00E61B0B">
        <w:t>Möglichkeiten der Auslage von Informationsbroschüren der Selbsthilfegruppen</w:t>
      </w:r>
    </w:p>
    <w:p w:rsidR="00754B3A" w:rsidRPr="00E61B0B" w:rsidRDefault="00754B3A" w:rsidP="00754B3A">
      <w:pPr>
        <w:pStyle w:val="Listenabsatz"/>
        <w:numPr>
          <w:ilvl w:val="0"/>
          <w:numId w:val="26"/>
        </w:numPr>
        <w:autoSpaceDE w:val="0"/>
        <w:autoSpaceDN w:val="0"/>
        <w:adjustRightInd w:val="0"/>
        <w:spacing w:after="0" w:line="240" w:lineRule="auto"/>
      </w:pPr>
      <w:r w:rsidRPr="00E61B0B">
        <w:t>Regelhafte Bereitstellung von Räumlichkeiten für Patientengespräche</w:t>
      </w:r>
    </w:p>
    <w:p w:rsidR="00754B3A" w:rsidRPr="00E61B0B" w:rsidRDefault="00754B3A" w:rsidP="00754B3A">
      <w:pPr>
        <w:pStyle w:val="Listenabsatz"/>
        <w:numPr>
          <w:ilvl w:val="0"/>
          <w:numId w:val="26"/>
        </w:numPr>
        <w:autoSpaceDE w:val="0"/>
        <w:autoSpaceDN w:val="0"/>
        <w:adjustRightInd w:val="0"/>
        <w:spacing w:after="0" w:line="240" w:lineRule="auto"/>
      </w:pPr>
      <w:r w:rsidRPr="00E61B0B">
        <w:t>Beteiligung an Qualitätszirkeln</w:t>
      </w:r>
    </w:p>
    <w:p w:rsidR="00754B3A" w:rsidRPr="00E61B0B" w:rsidRDefault="00754B3A" w:rsidP="00754B3A">
      <w:pPr>
        <w:pStyle w:val="Listenabsatz"/>
        <w:numPr>
          <w:ilvl w:val="0"/>
          <w:numId w:val="26"/>
        </w:numPr>
        <w:autoSpaceDE w:val="0"/>
        <w:autoSpaceDN w:val="0"/>
        <w:adjustRightInd w:val="0"/>
        <w:spacing w:after="0" w:line="240" w:lineRule="auto"/>
      </w:pPr>
      <w:r w:rsidRPr="00E61B0B">
        <w:t>persönliche Gespräche zwischen Selbsthilfegruppen und der Klinik mit dem</w:t>
      </w:r>
    </w:p>
    <w:p w:rsidR="00754B3A" w:rsidRPr="00E61B0B" w:rsidRDefault="00754B3A" w:rsidP="00754B3A">
      <w:pPr>
        <w:pStyle w:val="Listenabsatz"/>
        <w:numPr>
          <w:ilvl w:val="0"/>
          <w:numId w:val="26"/>
        </w:numPr>
        <w:autoSpaceDE w:val="0"/>
        <w:autoSpaceDN w:val="0"/>
        <w:adjustRightInd w:val="0"/>
        <w:spacing w:after="0" w:line="240" w:lineRule="auto"/>
      </w:pPr>
      <w:r w:rsidRPr="00E61B0B">
        <w:lastRenderedPageBreak/>
        <w:t>Ziel, Aktionen und Veranstaltungen gemeinsam durchzuführen</w:t>
      </w:r>
    </w:p>
    <w:p w:rsidR="00754B3A" w:rsidRPr="00E61B0B" w:rsidRDefault="00754B3A" w:rsidP="00754B3A">
      <w:pPr>
        <w:pStyle w:val="Listenabsatz"/>
        <w:numPr>
          <w:ilvl w:val="0"/>
          <w:numId w:val="26"/>
        </w:numPr>
        <w:autoSpaceDE w:val="0"/>
        <w:autoSpaceDN w:val="0"/>
        <w:adjustRightInd w:val="0"/>
        <w:spacing w:after="0" w:line="240" w:lineRule="auto"/>
      </w:pPr>
      <w:r w:rsidRPr="00E61B0B">
        <w:t>Mitwirkung ärztlicher Mitarbeiter bei Veranstaltungen der Selbsthilfegruppe</w:t>
      </w:r>
    </w:p>
    <w:p w:rsidR="00754B3A" w:rsidRPr="00E61B0B" w:rsidRDefault="00754B3A" w:rsidP="00754B3A">
      <w:pPr>
        <w:autoSpaceDE w:val="0"/>
        <w:autoSpaceDN w:val="0"/>
        <w:adjustRightInd w:val="0"/>
        <w:spacing w:after="0" w:line="240" w:lineRule="auto"/>
      </w:pPr>
    </w:p>
    <w:p w:rsidR="00E10ED1" w:rsidRPr="00E61B0B" w:rsidRDefault="00F610BE" w:rsidP="00B33793">
      <w:r w:rsidRPr="00E61B0B">
        <w:t xml:space="preserve">Ein anderes Kooperationsmodell findet sich unter dem Netzwerk „Selbsthilfefreundlichkeit und Patientenorientierung im Gesundheitswesen“. </w:t>
      </w:r>
      <w:r w:rsidR="00B33793" w:rsidRPr="00E61B0B">
        <w:t xml:space="preserve">Unter Federführung der BAG SH und der Agentur Selbsthilfefreundlichkeit in NRW wurde in einem partizipatorischen Prozess mit Reha-Kliniken und der Selbsthilfe fünf Qualitätskriterien für </w:t>
      </w:r>
      <w:r w:rsidR="00754B3A" w:rsidRPr="00E61B0B">
        <w:t>„</w:t>
      </w:r>
      <w:r w:rsidR="00B33793" w:rsidRPr="00E61B0B">
        <w:t>Selbsthilfefreundlichkeit</w:t>
      </w:r>
      <w:r w:rsidR="00754B3A" w:rsidRPr="00E61B0B">
        <w:t>“ in Rehabilitationskliniken</w:t>
      </w:r>
      <w:r w:rsidR="00B33793" w:rsidRPr="00E61B0B">
        <w:t xml:space="preserve"> entwickelt und in ihrer Umsetzung erfolgreich erprobt. Details </w:t>
      </w:r>
      <w:r w:rsidR="002264F8" w:rsidRPr="00E61B0B">
        <w:t xml:space="preserve">dazu sind auf der Homepage des </w:t>
      </w:r>
      <w:r w:rsidR="00B33793" w:rsidRPr="00E61B0B">
        <w:t xml:space="preserve"> Netzwerks „Selbsthilfefreundlichkeit und Patientenorientierung im Gesundheitswesen“ zugänglich (</w:t>
      </w:r>
      <w:hyperlink r:id="rId12" w:history="1">
        <w:r w:rsidR="00B33793" w:rsidRPr="00E61B0B">
          <w:rPr>
            <w:rStyle w:val="Hyperlink"/>
            <w:color w:val="auto"/>
          </w:rPr>
          <w:t>www.selbsthilfefreundlichkeit.de</w:t>
        </w:r>
      </w:hyperlink>
      <w:r w:rsidR="00B33793" w:rsidRPr="00E61B0B">
        <w:t xml:space="preserve">). </w:t>
      </w:r>
      <w:r w:rsidR="00E10ED1" w:rsidRPr="00E61B0B">
        <w:t xml:space="preserve">Entwickelt wurden, speziell abgestimmt auf die Belange von Rehabilitationskliniken, fünf Qualitätskriterien für eine Selbsthilfefreundlichkeit, die eine Kooperation zwischen Selbsthilfegruppen und Rehabilitationseinrichtungen unterstützt: </w:t>
      </w:r>
    </w:p>
    <w:p w:rsidR="00E10ED1" w:rsidRPr="00E61B0B" w:rsidRDefault="00E10ED1" w:rsidP="00E10ED1">
      <w:pPr>
        <w:pStyle w:val="Listenabsatz"/>
        <w:numPr>
          <w:ilvl w:val="0"/>
          <w:numId w:val="26"/>
        </w:numPr>
        <w:autoSpaceDE w:val="0"/>
        <w:autoSpaceDN w:val="0"/>
        <w:adjustRightInd w:val="0"/>
        <w:spacing w:after="0" w:line="240" w:lineRule="auto"/>
      </w:pPr>
      <w:r w:rsidRPr="00E61B0B">
        <w:t>Selbstdarstellung wird ermöglicht</w:t>
      </w:r>
      <w:r w:rsidRPr="00E61B0B">
        <w:br/>
        <w:t>Die Rehabilitationseinrichtung informiert Patienten bzw. deren Angehörige an zentralen Stellen in ihren Räumen und in ihren Medien über den Stellenwert der Selbsthilfe in der Rehabilitation und über ihre Zusammenarbeit mit indikationsbezogenen Selbsthilfegruppen/-organisationen.</w:t>
      </w:r>
      <w:r w:rsidR="00B33793" w:rsidRPr="00E61B0B">
        <w:t xml:space="preserve"> Das heißt, die Verfügbarkeit von Infrastruktur (Raum) und Präsentationsmöglichkeit (auch Internet, Infosäule o. ä.) für eine sachgerechte Wahrnehmung der Informations-, Aufklärungs- und Vermittlungsaufgabe durch die Selbsthilfe ist gewährleistet.</w:t>
      </w:r>
      <w:r w:rsidR="00F617C0" w:rsidRPr="00E61B0B">
        <w:t xml:space="preserve"> </w:t>
      </w:r>
    </w:p>
    <w:p w:rsidR="00E10ED1" w:rsidRPr="00E61B0B" w:rsidRDefault="00E10ED1" w:rsidP="00E10ED1">
      <w:pPr>
        <w:pStyle w:val="Listenabsatz"/>
        <w:numPr>
          <w:ilvl w:val="0"/>
          <w:numId w:val="26"/>
        </w:numPr>
        <w:autoSpaceDE w:val="0"/>
        <w:autoSpaceDN w:val="0"/>
        <w:adjustRightInd w:val="0"/>
        <w:spacing w:after="0" w:line="240" w:lineRule="auto"/>
      </w:pPr>
      <w:r w:rsidRPr="00E61B0B">
        <w:t>Auf Teilnahmemöglichkeit wird hingewiesen</w:t>
      </w:r>
      <w:r w:rsidRPr="00E61B0B">
        <w:br/>
        <w:t>Der Patient bzw. die Angehörigen werden während der Rehabilitationsmaßnahme regelhaft und persönlich auf die Möglichkeit zur Teilnahme an einer für sie geeigneten Selbsthilfegruppe hingewiesen.</w:t>
      </w:r>
    </w:p>
    <w:p w:rsidR="00E10ED1" w:rsidRPr="00E61B0B" w:rsidRDefault="00E10ED1" w:rsidP="00E10ED1">
      <w:pPr>
        <w:pStyle w:val="Listenabsatz"/>
        <w:numPr>
          <w:ilvl w:val="0"/>
          <w:numId w:val="26"/>
        </w:numPr>
        <w:autoSpaceDE w:val="0"/>
        <w:autoSpaceDN w:val="0"/>
        <w:adjustRightInd w:val="0"/>
        <w:spacing w:after="0" w:line="240" w:lineRule="auto"/>
      </w:pPr>
      <w:r w:rsidRPr="00E61B0B">
        <w:t>Ein Selbsthilfebeauftragter ist benannt</w:t>
      </w:r>
      <w:r w:rsidRPr="00E61B0B">
        <w:br/>
        <w:t>Die Rehabilitationseinrichtung benennt für die Selbsthilfe einen Ansprechpartner und macht diese Person bei Patienten und Mitarbeitern bekannt.</w:t>
      </w:r>
    </w:p>
    <w:p w:rsidR="00E10ED1" w:rsidRPr="00E61B0B" w:rsidRDefault="00E10ED1" w:rsidP="00E10ED1">
      <w:pPr>
        <w:pStyle w:val="Listenabsatz"/>
        <w:numPr>
          <w:ilvl w:val="0"/>
          <w:numId w:val="26"/>
        </w:numPr>
        <w:autoSpaceDE w:val="0"/>
        <w:autoSpaceDN w:val="0"/>
        <w:adjustRightInd w:val="0"/>
        <w:spacing w:after="0" w:line="240" w:lineRule="auto"/>
      </w:pPr>
      <w:r w:rsidRPr="00E61B0B">
        <w:t>Zum Thema Selbsthilfe wird qualifiziert</w:t>
      </w:r>
      <w:r w:rsidRPr="00E61B0B">
        <w:br/>
        <w:t>Mitarbeiter der Rehabilitationseinrichtung sind zum Thema Selbsthilfe allgemein und hinsichtlich der häufigsten in der Einrichtung vorkommenden Erkrankungen qualifiziert.</w:t>
      </w:r>
    </w:p>
    <w:p w:rsidR="00E10ED1" w:rsidRPr="00E61B0B" w:rsidRDefault="00E10ED1" w:rsidP="00E10ED1">
      <w:pPr>
        <w:pStyle w:val="Listenabsatz"/>
        <w:numPr>
          <w:ilvl w:val="0"/>
          <w:numId w:val="26"/>
        </w:numPr>
        <w:autoSpaceDE w:val="0"/>
        <w:autoSpaceDN w:val="0"/>
        <w:adjustRightInd w:val="0"/>
        <w:spacing w:after="0" w:line="240" w:lineRule="auto"/>
        <w:rPr>
          <w:rFonts w:cs="TimesNewRomanPSMT"/>
        </w:rPr>
      </w:pPr>
      <w:r w:rsidRPr="00E61B0B">
        <w:t>Kooperation ist verlässlich gestaltet</w:t>
      </w:r>
      <w:r w:rsidRPr="00E61B0B">
        <w:br/>
        <w:t>Rehabilitationseinrichtung und Selbsthilfe treffen konkrete Vereinbarungen zur Zusammenarbeit und zum regelmäßigen Austausch (http://www.selbsthilfefreundlichkeit.de/unsere-qualitaetskriterien</w:t>
      </w:r>
      <w:r w:rsidRPr="00E61B0B">
        <w:rPr>
          <w:rFonts w:cs="TimesNewRomanPSMT"/>
        </w:rPr>
        <w:t>/qualitaetskriterien-reha/).</w:t>
      </w:r>
    </w:p>
    <w:p w:rsidR="00E10ED1" w:rsidRPr="00E61B0B" w:rsidRDefault="00E10ED1" w:rsidP="00E10ED1">
      <w:pPr>
        <w:autoSpaceDE w:val="0"/>
        <w:autoSpaceDN w:val="0"/>
        <w:adjustRightInd w:val="0"/>
        <w:spacing w:after="0" w:line="240" w:lineRule="auto"/>
        <w:rPr>
          <w:rFonts w:cstheme="minorHAnsi"/>
        </w:rPr>
      </w:pPr>
    </w:p>
    <w:p w:rsidR="0022770E" w:rsidRPr="00E61B0B" w:rsidRDefault="00E10ED1" w:rsidP="0022770E">
      <w:r w:rsidRPr="00E61B0B">
        <w:rPr>
          <w:rFonts w:cstheme="minorHAnsi"/>
        </w:rPr>
        <w:t>Neun Rehabilitationseinrichtungen haben bisher die Auszeichnung „Selbsthilfefreundlichkeit“ erhalten (</w:t>
      </w:r>
      <w:hyperlink r:id="rId13" w:history="1">
        <w:r w:rsidRPr="00E61B0B">
          <w:rPr>
            <w:rStyle w:val="Hyperlink"/>
            <w:rFonts w:cstheme="minorHAnsi"/>
            <w:color w:val="auto"/>
          </w:rPr>
          <w:t>http://www.selbsthilfefreundlichkeit.de</w:t>
        </w:r>
      </w:hyperlink>
      <w:r w:rsidRPr="00E61B0B">
        <w:rPr>
          <w:rFonts w:cstheme="minorHAnsi"/>
        </w:rPr>
        <w:t>), die ggfs. auch als Best Pra</w:t>
      </w:r>
      <w:r w:rsidR="001026C7" w:rsidRPr="00E61B0B">
        <w:rPr>
          <w:rFonts w:cstheme="minorHAnsi"/>
        </w:rPr>
        <w:t>c</w:t>
      </w:r>
      <w:r w:rsidRPr="00E61B0B">
        <w:rPr>
          <w:rFonts w:cstheme="minorHAnsi"/>
        </w:rPr>
        <w:t>tice Beispiele  gelten können.</w:t>
      </w:r>
      <w:r w:rsidR="0022770E" w:rsidRPr="00E61B0B">
        <w:rPr>
          <w:rFonts w:cstheme="minorHAnsi"/>
        </w:rPr>
        <w:t xml:space="preserve"> </w:t>
      </w:r>
      <w:r w:rsidR="0022770E" w:rsidRPr="00E61B0B">
        <w:t>Ein Beispiel für eine selbsthilfefreundliche Reha-Klinik mit Informationsflyer ist hier zu finden (</w:t>
      </w:r>
      <w:hyperlink r:id="rId14" w:history="1">
        <w:r w:rsidR="0022770E" w:rsidRPr="00E61B0B">
          <w:rPr>
            <w:rStyle w:val="Hyperlink"/>
          </w:rPr>
          <w:t>https://www.kbs.de/DE/05_medizinisches_netz/2_reha-kliniken/05_bad_driburg/_ueber-uns/selbsthilfe/node.html</w:t>
        </w:r>
      </w:hyperlink>
      <w:r w:rsidR="0022770E" w:rsidRPr="00E61B0B">
        <w:t>)</w:t>
      </w:r>
    </w:p>
    <w:p w:rsidR="001026C7" w:rsidRPr="00E61B0B" w:rsidRDefault="001026C7" w:rsidP="001026C7">
      <w:pPr>
        <w:autoSpaceDE w:val="0"/>
        <w:autoSpaceDN w:val="0"/>
        <w:adjustRightInd w:val="0"/>
        <w:spacing w:after="0" w:line="240" w:lineRule="auto"/>
        <w:rPr>
          <w:rFonts w:cstheme="minorHAnsi"/>
        </w:rPr>
      </w:pPr>
      <w:r w:rsidRPr="00E61B0B">
        <w:rPr>
          <w:rFonts w:cstheme="minorHAnsi"/>
        </w:rPr>
        <w:t>Zu prüfen wären auch die von Borgetto und Klein genannten Best Practice Beispiele</w:t>
      </w:r>
    </w:p>
    <w:p w:rsidR="001026C7" w:rsidRPr="00E61B0B" w:rsidRDefault="001026C7" w:rsidP="001026C7">
      <w:pPr>
        <w:pStyle w:val="Listenabsatz"/>
        <w:numPr>
          <w:ilvl w:val="0"/>
          <w:numId w:val="26"/>
        </w:numPr>
        <w:autoSpaceDE w:val="0"/>
        <w:autoSpaceDN w:val="0"/>
        <w:adjustRightInd w:val="0"/>
        <w:spacing w:after="0" w:line="240" w:lineRule="auto"/>
      </w:pPr>
      <w:r w:rsidRPr="00E61B0B">
        <w:t>Bundesverband Prostatakrebs-Selbsthilfe (BPS)</w:t>
      </w:r>
    </w:p>
    <w:p w:rsidR="001026C7" w:rsidRPr="00E61B0B" w:rsidRDefault="001026C7" w:rsidP="001026C7">
      <w:pPr>
        <w:pStyle w:val="Listenabsatz"/>
        <w:numPr>
          <w:ilvl w:val="0"/>
          <w:numId w:val="26"/>
        </w:numPr>
        <w:autoSpaceDE w:val="0"/>
        <w:autoSpaceDN w:val="0"/>
        <w:adjustRightInd w:val="0"/>
        <w:spacing w:after="0" w:line="240" w:lineRule="auto"/>
        <w:rPr>
          <w:lang w:val="en-US"/>
        </w:rPr>
      </w:pPr>
      <w:r w:rsidRPr="00E61B0B">
        <w:rPr>
          <w:lang w:val="en-US"/>
        </w:rPr>
        <w:t>Deutsche Ileo- und Colostomie eV (ILCO)</w:t>
      </w:r>
    </w:p>
    <w:p w:rsidR="001026C7" w:rsidRPr="00E61B0B" w:rsidRDefault="001026C7" w:rsidP="001026C7">
      <w:pPr>
        <w:pStyle w:val="Listenabsatz"/>
        <w:numPr>
          <w:ilvl w:val="0"/>
          <w:numId w:val="26"/>
        </w:numPr>
        <w:autoSpaceDE w:val="0"/>
        <w:autoSpaceDN w:val="0"/>
        <w:adjustRightInd w:val="0"/>
        <w:spacing w:after="0" w:line="240" w:lineRule="auto"/>
      </w:pPr>
      <w:r w:rsidRPr="00E61B0B">
        <w:t>Deutsche Kontinenzgesellschaft eV</w:t>
      </w:r>
    </w:p>
    <w:p w:rsidR="001026C7" w:rsidRPr="00E61B0B" w:rsidRDefault="001026C7" w:rsidP="001026C7">
      <w:pPr>
        <w:pStyle w:val="Listenabsatz"/>
        <w:numPr>
          <w:ilvl w:val="0"/>
          <w:numId w:val="26"/>
        </w:numPr>
        <w:autoSpaceDE w:val="0"/>
        <w:autoSpaceDN w:val="0"/>
        <w:adjustRightInd w:val="0"/>
        <w:spacing w:after="0" w:line="240" w:lineRule="auto"/>
      </w:pPr>
      <w:r w:rsidRPr="00E61B0B">
        <w:t>Interstitielle Cystitis Association Deutschland eV</w:t>
      </w:r>
    </w:p>
    <w:p w:rsidR="00E10ED1" w:rsidRPr="00E61B0B" w:rsidRDefault="00E10ED1" w:rsidP="00E10ED1">
      <w:pPr>
        <w:autoSpaceDE w:val="0"/>
        <w:autoSpaceDN w:val="0"/>
        <w:adjustRightInd w:val="0"/>
        <w:spacing w:after="0" w:line="240" w:lineRule="auto"/>
        <w:rPr>
          <w:rFonts w:cstheme="minorHAnsi"/>
        </w:rPr>
      </w:pPr>
    </w:p>
    <w:p w:rsidR="007900CD" w:rsidRDefault="007900CD" w:rsidP="00E10ED1">
      <w:pPr>
        <w:autoSpaceDE w:val="0"/>
        <w:autoSpaceDN w:val="0"/>
        <w:adjustRightInd w:val="0"/>
        <w:spacing w:after="0" w:line="240" w:lineRule="auto"/>
        <w:rPr>
          <w:rFonts w:cstheme="minorHAnsi"/>
        </w:rPr>
      </w:pPr>
    </w:p>
    <w:p w:rsidR="00E10ED1" w:rsidRPr="00E61B0B" w:rsidRDefault="00E10ED1" w:rsidP="00E10ED1">
      <w:pPr>
        <w:autoSpaceDE w:val="0"/>
        <w:autoSpaceDN w:val="0"/>
        <w:adjustRightInd w:val="0"/>
        <w:spacing w:after="0" w:line="240" w:lineRule="auto"/>
        <w:rPr>
          <w:rFonts w:cstheme="minorHAnsi"/>
        </w:rPr>
      </w:pPr>
      <w:r w:rsidRPr="00E61B0B">
        <w:rPr>
          <w:rFonts w:cstheme="minorHAnsi"/>
        </w:rPr>
        <w:lastRenderedPageBreak/>
        <w:t xml:space="preserve">Weitere </w:t>
      </w:r>
      <w:r w:rsidR="002264F8" w:rsidRPr="00E61B0B">
        <w:rPr>
          <w:rFonts w:cstheme="minorHAnsi"/>
        </w:rPr>
        <w:t>Elemente einer erfolgreichen</w:t>
      </w:r>
      <w:r w:rsidRPr="00E61B0B">
        <w:rPr>
          <w:rFonts w:cstheme="minorHAnsi"/>
        </w:rPr>
        <w:t xml:space="preserve"> Kooperation bestehen </w:t>
      </w:r>
      <w:r w:rsidR="00F610BE" w:rsidRPr="00E61B0B">
        <w:rPr>
          <w:rFonts w:cstheme="minorHAnsi"/>
        </w:rPr>
        <w:t>nach Bobzien und Trojan</w:t>
      </w:r>
      <w:r w:rsidR="009B7FC1" w:rsidRPr="00E61B0B">
        <w:rPr>
          <w:rFonts w:cstheme="minorHAnsi"/>
        </w:rPr>
        <w:t xml:space="preserve"> </w:t>
      </w:r>
      <w:sdt>
        <w:sdtPr>
          <w:rPr>
            <w:rFonts w:cstheme="minorHAnsi"/>
          </w:rPr>
          <w:alias w:val="Don't edit this field"/>
          <w:tag w:val="CitaviPlaceholder#deab9116-ea89-4ca8-bb46-710df096e04d"/>
          <w:id w:val="-1768457803"/>
          <w:placeholder>
            <w:docPart w:val="DefaultPlaceholder_1082065158"/>
          </w:placeholder>
        </w:sdtPr>
        <w:sdtEndPr/>
        <w:sdtContent>
          <w:r w:rsidR="009B7FC1" w:rsidRPr="00E61B0B">
            <w:rPr>
              <w:rFonts w:cstheme="minorHAnsi"/>
            </w:rPr>
            <w:fldChar w:fldCharType="begin"/>
          </w:r>
          <w:r w:rsidR="0074325A" w:rsidRPr="00E61B0B">
            <w:rPr>
              <w:rFonts w:cstheme="minorHAnsi"/>
            </w:rPr>
            <w:instrText>ADDIN CitaviPlaceholder{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}</w:instrText>
          </w:r>
          <w:r w:rsidR="009B7FC1" w:rsidRPr="00E61B0B">
            <w:rPr>
              <w:rFonts w:cstheme="minorHAnsi"/>
            </w:rPr>
            <w:fldChar w:fldCharType="separate"/>
          </w:r>
          <w:r w:rsidR="00711744" w:rsidRPr="00E61B0B">
            <w:rPr>
              <w:rFonts w:cstheme="minorHAnsi"/>
            </w:rPr>
            <w:t>(Bobzien und Trojan 2015)</w:t>
          </w:r>
          <w:r w:rsidR="009B7FC1" w:rsidRPr="00E61B0B">
            <w:rPr>
              <w:rFonts w:cstheme="minorHAnsi"/>
            </w:rPr>
            <w:fldChar w:fldCharType="end"/>
          </w:r>
        </w:sdtContent>
      </w:sdt>
      <w:r w:rsidR="00F610BE" w:rsidRPr="00E61B0B">
        <w:rPr>
          <w:rFonts w:cstheme="minorHAnsi"/>
        </w:rPr>
        <w:t xml:space="preserve"> </w:t>
      </w:r>
      <w:r w:rsidRPr="00E61B0B">
        <w:rPr>
          <w:rFonts w:cstheme="minorHAnsi"/>
        </w:rPr>
        <w:t>in der</w:t>
      </w:r>
    </w:p>
    <w:p w:rsidR="00E10ED1" w:rsidRPr="00E61B0B" w:rsidRDefault="00E10ED1" w:rsidP="00B33793">
      <w:pPr>
        <w:pStyle w:val="Listenabsatz"/>
        <w:numPr>
          <w:ilvl w:val="0"/>
          <w:numId w:val="26"/>
        </w:numPr>
        <w:autoSpaceDE w:val="0"/>
        <w:autoSpaceDN w:val="0"/>
        <w:adjustRightInd w:val="0"/>
        <w:spacing w:after="0" w:line="240" w:lineRule="auto"/>
      </w:pPr>
      <w:r w:rsidRPr="00E61B0B">
        <w:t xml:space="preserve">Unterstützung der Öffentlichkeitsarbeit von Selbsthilfegruppen, </w:t>
      </w:r>
    </w:p>
    <w:p w:rsidR="00E10ED1" w:rsidRPr="00E61B0B" w:rsidRDefault="00E10ED1" w:rsidP="00E10ED1">
      <w:pPr>
        <w:pStyle w:val="Listenabsatz"/>
        <w:numPr>
          <w:ilvl w:val="0"/>
          <w:numId w:val="26"/>
        </w:numPr>
        <w:autoSpaceDE w:val="0"/>
        <w:autoSpaceDN w:val="0"/>
        <w:adjustRightInd w:val="0"/>
        <w:spacing w:after="0" w:line="240" w:lineRule="auto"/>
      </w:pPr>
      <w:r w:rsidRPr="00E61B0B">
        <w:t>Einbeziehung der Selbsthilfe in Fort- und Weiterbildung von Mitarbeiter</w:t>
      </w:r>
      <w:r w:rsidR="00F610BE" w:rsidRPr="00E61B0B">
        <w:t xml:space="preserve"> und</w:t>
      </w:r>
    </w:p>
    <w:p w:rsidR="00E10ED1" w:rsidRPr="00E61B0B" w:rsidRDefault="00E10ED1" w:rsidP="00E10ED1">
      <w:pPr>
        <w:pStyle w:val="Listenabsatz"/>
        <w:numPr>
          <w:ilvl w:val="0"/>
          <w:numId w:val="26"/>
        </w:numPr>
        <w:autoSpaceDE w:val="0"/>
        <w:autoSpaceDN w:val="0"/>
        <w:adjustRightInd w:val="0"/>
        <w:spacing w:after="0" w:line="240" w:lineRule="auto"/>
      </w:pPr>
      <w:r w:rsidRPr="00E61B0B">
        <w:t xml:space="preserve">Beteiligung der Selbsthilfegruppen an Qualitätszirkeln und Ethikkommissionen in Rehabilitationseinrichtungen. </w:t>
      </w:r>
    </w:p>
    <w:p w:rsidR="00E10ED1" w:rsidRPr="00E61B0B" w:rsidRDefault="00F610BE" w:rsidP="00F617C0">
      <w:pPr>
        <w:pStyle w:val="Listenabsatz"/>
        <w:numPr>
          <w:ilvl w:val="0"/>
          <w:numId w:val="26"/>
        </w:numPr>
        <w:autoSpaceDE w:val="0"/>
        <w:autoSpaceDN w:val="0"/>
        <w:adjustRightInd w:val="0"/>
        <w:spacing w:after="0" w:line="240" w:lineRule="auto"/>
      </w:pPr>
      <w:r w:rsidRPr="00E61B0B">
        <w:t>Auch sollten a</w:t>
      </w:r>
      <w:r w:rsidR="00E10ED1" w:rsidRPr="00E61B0B">
        <w:t>däquate Information über die Selbsthilfe während des Aufenthaltes</w:t>
      </w:r>
      <w:r w:rsidR="00B33793" w:rsidRPr="00E61B0B">
        <w:t xml:space="preserve"> </w:t>
      </w:r>
      <w:r w:rsidR="00E10ED1" w:rsidRPr="00E61B0B">
        <w:t>in der Einrichtung im Rahmen von Schulung, Beratung,</w:t>
      </w:r>
      <w:r w:rsidR="00B33793" w:rsidRPr="00E61B0B">
        <w:t xml:space="preserve"> </w:t>
      </w:r>
      <w:r w:rsidR="00E10ED1" w:rsidRPr="00E61B0B">
        <w:t>Informationsmaterialien sowie beim Entlassungsmanagement</w:t>
      </w:r>
      <w:r w:rsidR="00B33793" w:rsidRPr="00E61B0B">
        <w:t xml:space="preserve"> </w:t>
      </w:r>
      <w:r w:rsidR="00E10ED1" w:rsidRPr="00E61B0B">
        <w:t>ist sichergestellt</w:t>
      </w:r>
      <w:r w:rsidRPr="00E61B0B">
        <w:t xml:space="preserve"> sein</w:t>
      </w:r>
      <w:r w:rsidR="00E10ED1" w:rsidRPr="00E61B0B">
        <w:t>. Adäquate Präsenz von Selbsthilfevertreterinnen</w:t>
      </w:r>
      <w:r w:rsidR="00B33793" w:rsidRPr="00E61B0B">
        <w:t xml:space="preserve"> </w:t>
      </w:r>
      <w:r w:rsidR="00E10ED1" w:rsidRPr="00E61B0B">
        <w:t xml:space="preserve">und -vertretern in der Einrichtung </w:t>
      </w:r>
      <w:r w:rsidRPr="00E61B0B">
        <w:t>sollte v</w:t>
      </w:r>
      <w:r w:rsidR="00E10ED1" w:rsidRPr="00E61B0B">
        <w:t>on</w:t>
      </w:r>
      <w:r w:rsidR="00B33793" w:rsidRPr="00E61B0B">
        <w:t xml:space="preserve"> </w:t>
      </w:r>
      <w:r w:rsidR="00E10ED1" w:rsidRPr="00E61B0B">
        <w:t>der Rehabilitationseinrichtung unterstützt</w:t>
      </w:r>
      <w:r w:rsidRPr="00E61B0B">
        <w:t xml:space="preserve"> werden</w:t>
      </w:r>
      <w:r w:rsidR="00E10ED1" w:rsidRPr="00E61B0B">
        <w:t>, soweit aufgrund</w:t>
      </w:r>
      <w:r w:rsidR="00B33793" w:rsidRPr="00E61B0B">
        <w:t xml:space="preserve"> </w:t>
      </w:r>
      <w:r w:rsidR="00E10ED1" w:rsidRPr="00E61B0B">
        <w:t>des überregionalen Einzugsgebietes und der Indikationen</w:t>
      </w:r>
      <w:r w:rsidR="00B33793" w:rsidRPr="00E61B0B">
        <w:t xml:space="preserve"> </w:t>
      </w:r>
      <w:r w:rsidR="00E10ED1" w:rsidRPr="00E61B0B">
        <w:t>möglich.</w:t>
      </w:r>
    </w:p>
    <w:p w:rsidR="00E10ED1" w:rsidRPr="00E61B0B" w:rsidRDefault="00E10ED1" w:rsidP="00F617C0">
      <w:pPr>
        <w:pStyle w:val="Listenabsatz"/>
        <w:numPr>
          <w:ilvl w:val="0"/>
          <w:numId w:val="26"/>
        </w:numPr>
        <w:autoSpaceDE w:val="0"/>
        <w:autoSpaceDN w:val="0"/>
        <w:adjustRightInd w:val="0"/>
        <w:spacing w:after="0" w:line="240" w:lineRule="auto"/>
      </w:pPr>
      <w:r w:rsidRPr="00E61B0B">
        <w:t xml:space="preserve">Die Kooperation </w:t>
      </w:r>
      <w:r w:rsidR="00F610BE" w:rsidRPr="00E61B0B">
        <w:t>sollte</w:t>
      </w:r>
      <w:r w:rsidRPr="00E61B0B">
        <w:t xml:space="preserve"> transpare</w:t>
      </w:r>
      <w:r w:rsidR="00F610BE" w:rsidRPr="00E61B0B">
        <w:t>nt gehandhabt werden.</w:t>
      </w:r>
    </w:p>
    <w:p w:rsidR="00E10ED1" w:rsidRPr="00E61B0B" w:rsidRDefault="00E10ED1" w:rsidP="00F617C0">
      <w:pPr>
        <w:pStyle w:val="Listenabsatz"/>
        <w:numPr>
          <w:ilvl w:val="0"/>
          <w:numId w:val="26"/>
        </w:numPr>
        <w:autoSpaceDE w:val="0"/>
        <w:autoSpaceDN w:val="0"/>
        <w:adjustRightInd w:val="0"/>
        <w:spacing w:after="0" w:line="240" w:lineRule="auto"/>
      </w:pPr>
      <w:r w:rsidRPr="00E61B0B">
        <w:t xml:space="preserve">Ansprechpartner </w:t>
      </w:r>
      <w:r w:rsidR="00F610BE" w:rsidRPr="00E61B0B">
        <w:t>sollten</w:t>
      </w:r>
      <w:r w:rsidRPr="00E61B0B">
        <w:t xml:space="preserve"> beiderseitig klar benannt</w:t>
      </w:r>
      <w:r w:rsidR="00F610BE" w:rsidRPr="00E61B0B">
        <w:t xml:space="preserve"> sein</w:t>
      </w:r>
      <w:r w:rsidRPr="00E61B0B">
        <w:t>; mögliche indikationsspezifische</w:t>
      </w:r>
      <w:r w:rsidR="00B33793" w:rsidRPr="00E61B0B">
        <w:t xml:space="preserve"> </w:t>
      </w:r>
      <w:r w:rsidRPr="00E61B0B">
        <w:t>Kooperationspartner in der Selbsthilfe</w:t>
      </w:r>
      <w:r w:rsidR="00B33793" w:rsidRPr="00E61B0B">
        <w:t xml:space="preserve"> </w:t>
      </w:r>
      <w:r w:rsidR="00F610BE" w:rsidRPr="00E61B0B">
        <w:t xml:space="preserve">sollten </w:t>
      </w:r>
      <w:r w:rsidRPr="00E61B0B">
        <w:t>durch die Rehabilitationseinrichtung identifiziert</w:t>
      </w:r>
      <w:r w:rsidR="00F610BE" w:rsidRPr="00E61B0B">
        <w:t xml:space="preserve"> sein</w:t>
      </w:r>
      <w:r w:rsidRPr="00E61B0B">
        <w:t>.</w:t>
      </w:r>
    </w:p>
    <w:p w:rsidR="00E10ED1" w:rsidRPr="00E61B0B" w:rsidRDefault="00E10ED1" w:rsidP="00F617C0">
      <w:pPr>
        <w:pStyle w:val="Listenabsatz"/>
        <w:numPr>
          <w:ilvl w:val="0"/>
          <w:numId w:val="26"/>
        </w:numPr>
        <w:autoSpaceDE w:val="0"/>
        <w:autoSpaceDN w:val="0"/>
        <w:adjustRightInd w:val="0"/>
        <w:spacing w:after="0" w:line="240" w:lineRule="auto"/>
      </w:pPr>
      <w:r w:rsidRPr="00E61B0B">
        <w:t>Ein fachlich inhaltlicher, indikationsspezifischer Austausch</w:t>
      </w:r>
      <w:r w:rsidR="00B33793" w:rsidRPr="00E61B0B">
        <w:t xml:space="preserve"> </w:t>
      </w:r>
      <w:r w:rsidRPr="00E61B0B">
        <w:t xml:space="preserve">(Info, Erfahrung, Expertise) </w:t>
      </w:r>
      <w:r w:rsidR="00F610BE" w:rsidRPr="00E61B0B">
        <w:t xml:space="preserve">sollte </w:t>
      </w:r>
      <w:r w:rsidRPr="00E61B0B">
        <w:t>regelmäßig statt</w:t>
      </w:r>
      <w:r w:rsidR="00F610BE" w:rsidRPr="00E61B0B">
        <w:t>finden</w:t>
      </w:r>
      <w:r w:rsidRPr="00E61B0B">
        <w:t>.</w:t>
      </w:r>
    </w:p>
    <w:p w:rsidR="00E10ED1" w:rsidRPr="00E61B0B" w:rsidRDefault="00E10ED1" w:rsidP="00F617C0">
      <w:pPr>
        <w:pStyle w:val="Listenabsatz"/>
        <w:numPr>
          <w:ilvl w:val="0"/>
          <w:numId w:val="26"/>
        </w:numPr>
        <w:autoSpaceDE w:val="0"/>
        <w:autoSpaceDN w:val="0"/>
        <w:adjustRightInd w:val="0"/>
        <w:spacing w:after="0" w:line="240" w:lineRule="auto"/>
      </w:pPr>
      <w:r w:rsidRPr="00E61B0B">
        <w:t>Eine Vermittlung des Stellenwertes der Selbsthilfe in der Rehabilitation</w:t>
      </w:r>
      <w:r w:rsidR="00B33793" w:rsidRPr="00E61B0B">
        <w:t xml:space="preserve"> </w:t>
      </w:r>
      <w:r w:rsidRPr="00E61B0B">
        <w:t>in geeigneten Schulungsmaßnahmen für die Mitarbeiterinnen</w:t>
      </w:r>
      <w:r w:rsidR="00B33793" w:rsidRPr="00E61B0B">
        <w:t xml:space="preserve"> </w:t>
      </w:r>
      <w:r w:rsidRPr="00E61B0B">
        <w:t xml:space="preserve">und Mitarbeiter der Einrichtung </w:t>
      </w:r>
      <w:r w:rsidR="00F610BE" w:rsidRPr="00E61B0B">
        <w:t>sollte</w:t>
      </w:r>
      <w:r w:rsidRPr="00E61B0B">
        <w:t xml:space="preserve"> sichergestellt</w:t>
      </w:r>
      <w:r w:rsidR="00F610BE" w:rsidRPr="00E61B0B">
        <w:t xml:space="preserve"> sein</w:t>
      </w:r>
      <w:r w:rsidRPr="00E61B0B">
        <w:t>.</w:t>
      </w:r>
    </w:p>
    <w:p w:rsidR="00E10ED1" w:rsidRPr="00E61B0B" w:rsidRDefault="00E10ED1" w:rsidP="00F617C0">
      <w:pPr>
        <w:pStyle w:val="Listenabsatz"/>
        <w:numPr>
          <w:ilvl w:val="0"/>
          <w:numId w:val="26"/>
        </w:numPr>
        <w:autoSpaceDE w:val="0"/>
        <w:autoSpaceDN w:val="0"/>
        <w:adjustRightInd w:val="0"/>
        <w:spacing w:after="0" w:line="240" w:lineRule="auto"/>
      </w:pPr>
      <w:r w:rsidRPr="00E61B0B">
        <w:t>Die Kooperation mit der</w:t>
      </w:r>
      <w:r w:rsidR="00F610BE" w:rsidRPr="00E61B0B">
        <w:t xml:space="preserve"> Selbsthilfe sollte</w:t>
      </w:r>
      <w:r w:rsidRPr="00E61B0B">
        <w:t xml:space="preserve"> im Rehabilitationskonzept</w:t>
      </w:r>
      <w:r w:rsidR="00B33793" w:rsidRPr="00E61B0B">
        <w:t xml:space="preserve"> </w:t>
      </w:r>
      <w:r w:rsidR="00F610BE" w:rsidRPr="00E61B0B">
        <w:t>verankert sein.</w:t>
      </w:r>
    </w:p>
    <w:p w:rsidR="00E4247E" w:rsidRPr="00E61B0B" w:rsidRDefault="00E10ED1" w:rsidP="00E4247E">
      <w:pPr>
        <w:pStyle w:val="Listenabsatz"/>
        <w:numPr>
          <w:ilvl w:val="0"/>
          <w:numId w:val="26"/>
        </w:numPr>
        <w:autoSpaceDE w:val="0"/>
        <w:autoSpaceDN w:val="0"/>
        <w:adjustRightInd w:val="0"/>
        <w:spacing w:after="0" w:line="240" w:lineRule="auto"/>
      </w:pPr>
      <w:r w:rsidRPr="00E61B0B">
        <w:t>Ein Feedbackmechanismus der Selbsthilfegruppen an das</w:t>
      </w:r>
      <w:r w:rsidR="00B33793" w:rsidRPr="00E61B0B">
        <w:t xml:space="preserve"> </w:t>
      </w:r>
      <w:r w:rsidRPr="00E61B0B">
        <w:t xml:space="preserve">Krankenhaus </w:t>
      </w:r>
      <w:r w:rsidR="00F610BE" w:rsidRPr="00E61B0B">
        <w:t>sollte zwingend</w:t>
      </w:r>
      <w:r w:rsidRPr="00E61B0B">
        <w:t xml:space="preserve"> festgelegt sein</w:t>
      </w:r>
      <w:r w:rsidR="00F617C0" w:rsidRPr="00E61B0B">
        <w:t xml:space="preserve"> </w:t>
      </w:r>
      <w:sdt>
        <w:sdtPr>
          <w:alias w:val="Don't edit this field"/>
          <w:tag w:val="CitaviPlaceholder#e97217a5-9b17-404f-8db1-1dd871528c4c"/>
          <w:id w:val="-1305154942"/>
          <w:placeholder>
            <w:docPart w:val="E1301419D02A4465BCCD413394761851"/>
          </w:placeholder>
        </w:sdtPr>
        <w:sdtEndPr/>
        <w:sdtContent>
          <w:r w:rsidRPr="00E61B0B">
            <w:fldChar w:fldCharType="begin"/>
          </w:r>
          <w:r w:rsidR="0074325A" w:rsidRPr="00E61B0B">
            <w:instrText>ADDIN CitaviPlaceholder{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}</w:instrText>
          </w:r>
          <w:r w:rsidRPr="00E61B0B">
            <w:fldChar w:fldCharType="separate"/>
          </w:r>
          <w:r w:rsidR="00711744" w:rsidRPr="00E61B0B">
            <w:t>(Bobzien und Trojan 2015)</w:t>
          </w:r>
          <w:r w:rsidRPr="00E61B0B">
            <w:fldChar w:fldCharType="end"/>
          </w:r>
        </w:sdtContent>
      </w:sdt>
      <w:sdt>
        <w:sdtPr>
          <w:alias w:val="Don't edit this field"/>
          <w:tag w:val="CitaviPlaceholder#226e64aa-3bca-4525-a053-8b85ce1f7262"/>
          <w:id w:val="134070914"/>
          <w:placeholder>
            <w:docPart w:val="6C491178614042E3BCADD5F56E1703D6"/>
          </w:placeholder>
        </w:sdtPr>
        <w:sdtEndPr/>
        <w:sdtContent>
          <w:r w:rsidR="00E4247E" w:rsidRPr="00E61B0B">
            <w:fldChar w:fldCharType="begin"/>
          </w:r>
          <w:r w:rsidR="00711744" w:rsidRPr="00E61B0B">
            <w:instrText>ADDIN CitaviPlaceholder{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}</w:instrText>
          </w:r>
          <w:r w:rsidR="00E4247E" w:rsidRPr="00E61B0B">
            <w:fldChar w:fldCharType="separate"/>
          </w:r>
          <w:r w:rsidR="00711744" w:rsidRPr="00E61B0B">
            <w:t>(Gerstenhauer 2010)</w:t>
          </w:r>
          <w:r w:rsidR="00E4247E" w:rsidRPr="00E61B0B">
            <w:fldChar w:fldCharType="end"/>
          </w:r>
        </w:sdtContent>
      </w:sdt>
    </w:p>
    <w:p w:rsidR="00E4247E" w:rsidRPr="00E61B0B" w:rsidRDefault="00E4247E" w:rsidP="00E4247E">
      <w:pPr>
        <w:autoSpaceDE w:val="0"/>
        <w:autoSpaceDN w:val="0"/>
        <w:adjustRightInd w:val="0"/>
        <w:spacing w:after="0" w:line="240" w:lineRule="auto"/>
      </w:pPr>
    </w:p>
    <w:p w:rsidR="00754B3A" w:rsidRPr="00E61B0B" w:rsidRDefault="00754B3A" w:rsidP="00754B3A">
      <w:pPr>
        <w:pStyle w:val="berschrift2"/>
        <w:rPr>
          <w:rFonts w:asciiTheme="minorHAnsi" w:hAnsiTheme="minorHAnsi"/>
          <w:sz w:val="22"/>
          <w:szCs w:val="22"/>
        </w:rPr>
      </w:pPr>
      <w:bookmarkStart w:id="13" w:name="_Toc519764462"/>
      <w:r w:rsidRPr="00E61B0B">
        <w:rPr>
          <w:rFonts w:asciiTheme="minorHAnsi" w:hAnsiTheme="minorHAnsi"/>
          <w:sz w:val="22"/>
          <w:szCs w:val="22"/>
        </w:rPr>
        <w:t xml:space="preserve">Integration der Selbsthilfe </w:t>
      </w:r>
      <w:r w:rsidR="002264F8" w:rsidRPr="00E61B0B">
        <w:rPr>
          <w:rFonts w:asciiTheme="minorHAnsi" w:hAnsiTheme="minorHAnsi"/>
          <w:sz w:val="22"/>
          <w:szCs w:val="22"/>
        </w:rPr>
        <w:t xml:space="preserve">in die Pflege und </w:t>
      </w:r>
      <w:r w:rsidRPr="00E61B0B">
        <w:rPr>
          <w:rFonts w:asciiTheme="minorHAnsi" w:hAnsiTheme="minorHAnsi"/>
          <w:sz w:val="22"/>
          <w:szCs w:val="22"/>
        </w:rPr>
        <w:t>in die Aus- und Fortbildung der Mitarbeiter in Rehabilitationskliniken</w:t>
      </w:r>
      <w:bookmarkEnd w:id="13"/>
    </w:p>
    <w:p w:rsidR="002264F8" w:rsidRPr="00E61B0B" w:rsidRDefault="002264F8" w:rsidP="002264F8">
      <w:r w:rsidRPr="00E61B0B">
        <w:rPr>
          <w:rFonts w:cs="AdvPS_gure"/>
        </w:rPr>
        <w:t xml:space="preserve">In den Rehabilitationseinrichtungen stellt der Pflegedienst nach dem therapeutischen Bereich, dem ärztlichen Dienst und dem Sozialdienst einen vierten großen Arbeitsbereich mit Kontakten zu Selbsthilfegruppen dar </w:t>
      </w:r>
      <w:sdt>
        <w:sdtPr>
          <w:rPr>
            <w:rFonts w:cs="AdvPS_gure"/>
          </w:rPr>
          <w:alias w:val="Don't edit this field"/>
          <w:tag w:val="CitaviPlaceholder#a37a0d9d-7694-4d33-8296-ce4bab5b9fe1"/>
          <w:id w:val="486982761"/>
          <w:placeholder>
            <w:docPart w:val="665295492E164194B39414098BC618A4"/>
          </w:placeholder>
        </w:sdtPr>
        <w:sdtEndPr/>
        <w:sdtContent>
          <w:r w:rsidRPr="00E61B0B">
            <w:rPr>
              <w:rFonts w:cs="AdvPS_gure"/>
            </w:rPr>
            <w:fldChar w:fldCharType="begin"/>
          </w:r>
          <w:r w:rsidR="00711744" w:rsidRPr="00E61B0B">
            <w:rPr>
              <w:rFonts w:cs="AdvPS_gure"/>
            </w:rPr>
            <w:instrText>ADDIN CitaviPlaceholder{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}</w:instrText>
          </w:r>
          <w:r w:rsidRPr="00E61B0B">
            <w:rPr>
              <w:rFonts w:cs="AdvPS_gure"/>
            </w:rPr>
            <w:fldChar w:fldCharType="separate"/>
          </w:r>
          <w:r w:rsidR="00711744" w:rsidRPr="00E61B0B">
            <w:rPr>
              <w:rFonts w:cs="AdvPS_gure"/>
            </w:rPr>
            <w:t>(Borgetto 2005)</w:t>
          </w:r>
          <w:r w:rsidRPr="00E61B0B">
            <w:rPr>
              <w:rFonts w:cs="AdvPS_gure"/>
            </w:rPr>
            <w:fldChar w:fldCharType="end"/>
          </w:r>
        </w:sdtContent>
      </w:sdt>
      <w:r w:rsidRPr="00E61B0B">
        <w:rPr>
          <w:rFonts w:cs="AdvPS_gure"/>
        </w:rPr>
        <w:t xml:space="preserve"> und ist deshalb ein wichtiger Kooperations- und Ansprechpartner für Selbsthilfegruppen. Zudem haben die Pflegekräfte nicht nur einen direkten Zugang zu den Patienten, sondern verbringen auch mehr Zeit mit den Patienten, so dass die Kommunikation über Unterstützungsleistungen der Selbsthilfe gut </w:t>
      </w:r>
      <w:r w:rsidR="00BF6460">
        <w:rPr>
          <w:rFonts w:cs="AdvPS_gure"/>
        </w:rPr>
        <w:t>u</w:t>
      </w:r>
      <w:r w:rsidRPr="00E61B0B">
        <w:rPr>
          <w:rFonts w:cs="AdvPS_gure"/>
        </w:rPr>
        <w:t>n</w:t>
      </w:r>
      <w:r w:rsidR="00BF6460">
        <w:rPr>
          <w:rFonts w:cs="AdvPS_gure"/>
        </w:rPr>
        <w:t xml:space="preserve">d </w:t>
      </w:r>
      <w:r w:rsidRPr="00E61B0B">
        <w:rPr>
          <w:rFonts w:cs="AdvPS_gure"/>
        </w:rPr>
        <w:t xml:space="preserve"> passen</w:t>
      </w:r>
      <w:r w:rsidR="00BF6460">
        <w:rPr>
          <w:rFonts w:cs="AdvPS_gure"/>
        </w:rPr>
        <w:t>d</w:t>
      </w:r>
      <w:r w:rsidRPr="00E61B0B">
        <w:rPr>
          <w:rFonts w:cs="AdvPS_gure"/>
        </w:rPr>
        <w:t xml:space="preserve"> vermittelt werden könnte. Dazu bedarf es jedoch Wissen über die Selbsthilfestruktur und die Aufgaben und Inhalte der Selbsthilfe. Vor diesem Hintergrund </w:t>
      </w:r>
      <w:r w:rsidRPr="00E61B0B">
        <w:t>ist</w:t>
      </w:r>
      <w:r w:rsidRPr="00E61B0B">
        <w:rPr>
          <w:rFonts w:cs="AdvPS_gure"/>
        </w:rPr>
        <w:t xml:space="preserve"> der schon in der Studie von Borgetto und Klein 2002 durchgeführten Studie der formulierte Wunsch der Reha-Klinikmitarbeiter gut zu verstehen, </w:t>
      </w:r>
      <w:r w:rsidRPr="00E61B0B">
        <w:t xml:space="preserve">Informationen über Selbsthilfe als Teil der Aus-, Fort- und Weiterbildung zu erhalten (ca. 70%) </w:t>
      </w:r>
      <w:sdt>
        <w:sdtPr>
          <w:alias w:val="Don't edit this field"/>
          <w:tag w:val="CitaviPlaceholder#3fcb0bac-67bf-4ce0-a9e5-d639c483face"/>
          <w:id w:val="-1315717838"/>
          <w:placeholder>
            <w:docPart w:val="DBB0B935EC16478EBF746DEA9BA2C2BD"/>
          </w:placeholder>
        </w:sdtPr>
        <w:sdtEndPr/>
        <w:sdtContent>
          <w:r w:rsidRPr="00E61B0B">
            <w:fldChar w:fldCharType="begin"/>
          </w:r>
          <w:r w:rsidRPr="00E61B0B">
            <w:instrText>ADDIN CitaviPlaceholder{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}</w:instrText>
          </w:r>
          <w:r w:rsidRPr="00E61B0B">
            <w:fldChar w:fldCharType="separate"/>
          </w:r>
          <w:r w:rsidR="00711744" w:rsidRPr="00E61B0B">
            <w:t>(Borgetto und Klein 2007)</w:t>
          </w:r>
          <w:r w:rsidRPr="00E61B0B">
            <w:fldChar w:fldCharType="end"/>
          </w:r>
        </w:sdtContent>
      </w:sdt>
      <w:r w:rsidRPr="00E61B0B">
        <w:t>.</w:t>
      </w:r>
    </w:p>
    <w:p w:rsidR="00F610BE" w:rsidRPr="00E61B0B" w:rsidRDefault="002264F8" w:rsidP="00F610BE">
      <w:r w:rsidRPr="00E61B0B">
        <w:t xml:space="preserve">Kooperationsfördernd wäre es, wenn die Selbsthilfe in die Aus- und Fortbildung der Mitarbeiter in Rehabilitationskliniken regelhaft integriert werden würde. So berichten </w:t>
      </w:r>
      <w:r w:rsidR="006F3BD0" w:rsidRPr="00E61B0B">
        <w:t>Borgetto und Klein</w:t>
      </w:r>
      <w:r w:rsidRPr="00E61B0B">
        <w:t xml:space="preserve"> zum Beispiel</w:t>
      </w:r>
      <w:r w:rsidR="006F3BD0" w:rsidRPr="00E61B0B">
        <w:t xml:space="preserve"> darüber, dass Mitglieder der Selbsthilfe bei der der Entwicklung von Schulungsprogrammen und deren Qualitätssicherung in Rehabilitationskliniken beteiligt sind </w:t>
      </w:r>
      <w:sdt>
        <w:sdtPr>
          <w:alias w:val="Don't edit this field"/>
          <w:tag w:val="CitaviPlaceholder#6ea5137d-aa39-4e08-900a-fa2ad94c19c8"/>
          <w:id w:val="742458215"/>
          <w:placeholder>
            <w:docPart w:val="DefaultPlaceholder_1082065158"/>
          </w:placeholder>
        </w:sdtPr>
        <w:sdtEndPr/>
        <w:sdtContent>
          <w:r w:rsidR="009B7FC1" w:rsidRPr="00E61B0B">
            <w:fldChar w:fldCharType="begin"/>
          </w:r>
          <w:r w:rsidR="0074325A" w:rsidRPr="00E61B0B">
            <w:instrText>ADDIN CitaviPlaceholder{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}</w:instrText>
          </w:r>
          <w:r w:rsidR="009B7FC1" w:rsidRPr="00E61B0B">
            <w:fldChar w:fldCharType="separate"/>
          </w:r>
          <w:r w:rsidR="00711744" w:rsidRPr="00E61B0B">
            <w:t>(Borgetto und Klein 2007)</w:t>
          </w:r>
          <w:r w:rsidR="009B7FC1" w:rsidRPr="00E61B0B">
            <w:fldChar w:fldCharType="end"/>
          </w:r>
        </w:sdtContent>
      </w:sdt>
      <w:r w:rsidR="006F3BD0" w:rsidRPr="00E61B0B">
        <w:t xml:space="preserve">. </w:t>
      </w:r>
      <w:r w:rsidR="00F610BE" w:rsidRPr="00E61B0B">
        <w:t>Auch Buschmann-Steinhage führt aus, dass Selbsthilfegruppen in Patientenschulungen in der Reha integriert werden können, z.B. in einem Modul „Alltagsbewältigung’’, wo die Tätigkeiten der Selbsthilfe dargestellt werden können und die Rehabilitanden gleichzeitig modellhaft einen aktiven Krankheitsbewältigung durch die Selbsthilfegruppenmitglieder erleben können</w:t>
      </w:r>
      <w:r w:rsidR="009B7FC1" w:rsidRPr="00E61B0B">
        <w:t xml:space="preserve"> </w:t>
      </w:r>
      <w:sdt>
        <w:sdtPr>
          <w:alias w:val="Don't edit this field"/>
          <w:tag w:val="CitaviPlaceholder#c3cb7543-225b-4c90-b20f-c88c2867fdc8"/>
          <w:id w:val="-1273782003"/>
          <w:placeholder>
            <w:docPart w:val="DefaultPlaceholder_1082065158"/>
          </w:placeholder>
        </w:sdtPr>
        <w:sdtEndPr/>
        <w:sdtContent>
          <w:r w:rsidR="009B7FC1" w:rsidRPr="00E61B0B">
            <w:fldChar w:fldCharType="begin"/>
          </w:r>
          <w:r w:rsidR="00711744" w:rsidRPr="00E61B0B">
            <w:instrText>ADDIN CitaviPlaceholder{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}</w:instrText>
          </w:r>
          <w:r w:rsidR="009B7FC1" w:rsidRPr="00E61B0B">
            <w:fldChar w:fldCharType="separate"/>
          </w:r>
          <w:r w:rsidR="00711744" w:rsidRPr="00E61B0B">
            <w:t>(Buschmann-Steinhage 2007)</w:t>
          </w:r>
          <w:r w:rsidR="009B7FC1" w:rsidRPr="00E61B0B">
            <w:fldChar w:fldCharType="end"/>
          </w:r>
        </w:sdtContent>
      </w:sdt>
      <w:r w:rsidR="00F610BE" w:rsidRPr="00E61B0B">
        <w:t>.</w:t>
      </w:r>
    </w:p>
    <w:p w:rsidR="00F610BE" w:rsidRPr="00E61B0B" w:rsidRDefault="00F610BE" w:rsidP="00F610BE">
      <w:pPr>
        <w:autoSpaceDE w:val="0"/>
        <w:autoSpaceDN w:val="0"/>
        <w:adjustRightInd w:val="0"/>
        <w:spacing w:after="0" w:line="240" w:lineRule="auto"/>
        <w:rPr>
          <w:rFonts w:cstheme="minorHAnsi"/>
        </w:rPr>
      </w:pPr>
      <w:r w:rsidRPr="00E61B0B">
        <w:rPr>
          <w:rFonts w:cstheme="minorHAnsi"/>
        </w:rPr>
        <w:lastRenderedPageBreak/>
        <w:t xml:space="preserve">Lebert führt aus, dass Pflegekräfte mit direktem Kontakt zu chronisch erkrankten Menschen, </w:t>
      </w:r>
    </w:p>
    <w:p w:rsidR="00F610BE" w:rsidRPr="00E61B0B" w:rsidRDefault="00F610BE" w:rsidP="00F610BE">
      <w:pPr>
        <w:pStyle w:val="Listenabsatz"/>
        <w:numPr>
          <w:ilvl w:val="0"/>
          <w:numId w:val="26"/>
        </w:numPr>
        <w:autoSpaceDE w:val="0"/>
        <w:autoSpaceDN w:val="0"/>
        <w:adjustRightInd w:val="0"/>
        <w:spacing w:after="0" w:line="240" w:lineRule="auto"/>
      </w:pPr>
      <w:r w:rsidRPr="00E61B0B">
        <w:t xml:space="preserve">diese über Selbsthilfemöglichkeiten beraten und motivieren sollten, </w:t>
      </w:r>
    </w:p>
    <w:p w:rsidR="00F610BE" w:rsidRPr="00E61B0B" w:rsidRDefault="00F610BE" w:rsidP="00F610BE">
      <w:pPr>
        <w:pStyle w:val="Listenabsatz"/>
        <w:numPr>
          <w:ilvl w:val="0"/>
          <w:numId w:val="26"/>
        </w:numPr>
        <w:autoSpaceDE w:val="0"/>
        <w:autoSpaceDN w:val="0"/>
        <w:adjustRightInd w:val="0"/>
        <w:spacing w:after="0" w:line="240" w:lineRule="auto"/>
      </w:pPr>
      <w:r w:rsidRPr="00E61B0B">
        <w:t>Informationsmaterial der Selbsthilfegruppe an Patienten weitergeben sollten,</w:t>
      </w:r>
    </w:p>
    <w:p w:rsidR="00F610BE" w:rsidRPr="00E61B0B" w:rsidRDefault="00F610BE" w:rsidP="00F610BE">
      <w:pPr>
        <w:pStyle w:val="Listenabsatz"/>
        <w:numPr>
          <w:ilvl w:val="0"/>
          <w:numId w:val="26"/>
        </w:numPr>
        <w:autoSpaceDE w:val="0"/>
        <w:autoSpaceDN w:val="0"/>
        <w:adjustRightInd w:val="0"/>
        <w:spacing w:after="0" w:line="240" w:lineRule="auto"/>
      </w:pPr>
      <w:r w:rsidRPr="00E61B0B">
        <w:t>eine Kontaktperson der Pflege (evtl. mit Weiterbildung)</w:t>
      </w:r>
      <w:r w:rsidR="002264F8" w:rsidRPr="00E61B0B">
        <w:t xml:space="preserve"> benennen könnten</w:t>
      </w:r>
      <w:r w:rsidRPr="00E61B0B">
        <w:t>, die mit dem Ansprechpartner der Selbsthilfegruppe direkt zusammenarbeitet</w:t>
      </w:r>
      <w:r w:rsidR="002264F8" w:rsidRPr="00E61B0B">
        <w:t>.</w:t>
      </w:r>
    </w:p>
    <w:p w:rsidR="00F610BE" w:rsidRPr="00E61B0B" w:rsidRDefault="002264F8" w:rsidP="00F610BE">
      <w:pPr>
        <w:pStyle w:val="Listenabsatz"/>
        <w:numPr>
          <w:ilvl w:val="0"/>
          <w:numId w:val="26"/>
        </w:numPr>
        <w:autoSpaceDE w:val="0"/>
        <w:autoSpaceDN w:val="0"/>
        <w:adjustRightInd w:val="0"/>
        <w:spacing w:after="0" w:line="240" w:lineRule="auto"/>
        <w:rPr>
          <w:rFonts w:cstheme="minorHAnsi"/>
        </w:rPr>
      </w:pPr>
      <w:r w:rsidRPr="00E61B0B">
        <w:t xml:space="preserve">Zudem sollte </w:t>
      </w:r>
      <w:r w:rsidR="00F610BE" w:rsidRPr="00E61B0B">
        <w:t>eine Evaluation der Kooperation von Selbsthilfe und Pflege</w:t>
      </w:r>
      <w:r w:rsidRPr="00E61B0B">
        <w:t xml:space="preserve"> durchgeführt werden</w:t>
      </w:r>
      <w:r w:rsidR="009B7FC1" w:rsidRPr="00E61B0B">
        <w:t xml:space="preserve"> </w:t>
      </w:r>
      <w:sdt>
        <w:sdtPr>
          <w:rPr>
            <w:rFonts w:cstheme="minorHAnsi"/>
          </w:rPr>
          <w:alias w:val="Don't edit this field"/>
          <w:tag w:val="CitaviPlaceholder#a8e42eed-75cf-4607-af21-57f0c71af8cc"/>
          <w:id w:val="1733044560"/>
          <w:placeholder>
            <w:docPart w:val="922613305F2C468AA6944A139C8932A8"/>
          </w:placeholder>
        </w:sdtPr>
        <w:sdtEndPr/>
        <w:sdtContent>
          <w:r w:rsidR="00F610BE" w:rsidRPr="00E61B0B">
            <w:rPr>
              <w:rFonts w:cstheme="minorHAnsi"/>
            </w:rPr>
            <w:fldChar w:fldCharType="begin"/>
          </w:r>
          <w:r w:rsidR="00711744" w:rsidRPr="00E61B0B">
            <w:rPr>
              <w:rFonts w:cstheme="minorHAnsi"/>
            </w:rPr>
            <w:instrText>ADDIN CitaviPlaceholder{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}</w:instrText>
          </w:r>
          <w:r w:rsidR="00F610BE" w:rsidRPr="00E61B0B">
            <w:rPr>
              <w:rFonts w:cstheme="minorHAnsi"/>
            </w:rPr>
            <w:fldChar w:fldCharType="separate"/>
          </w:r>
          <w:r w:rsidR="00711744" w:rsidRPr="00E61B0B">
            <w:rPr>
              <w:rFonts w:cstheme="minorHAnsi"/>
            </w:rPr>
            <w:t>(Lebert 2012)</w:t>
          </w:r>
          <w:r w:rsidR="00F610BE" w:rsidRPr="00E61B0B">
            <w:rPr>
              <w:rFonts w:cstheme="minorHAnsi"/>
            </w:rPr>
            <w:fldChar w:fldCharType="end"/>
          </w:r>
          <w:r w:rsidRPr="00E61B0B">
            <w:rPr>
              <w:rFonts w:cstheme="minorHAnsi"/>
            </w:rPr>
            <w:t>.</w:t>
          </w:r>
        </w:sdtContent>
      </w:sdt>
    </w:p>
    <w:p w:rsidR="00F610BE" w:rsidRPr="00E61B0B" w:rsidRDefault="00F610BE" w:rsidP="00F610BE">
      <w:pPr>
        <w:autoSpaceDE w:val="0"/>
        <w:autoSpaceDN w:val="0"/>
        <w:adjustRightInd w:val="0"/>
        <w:spacing w:after="0" w:line="240" w:lineRule="auto"/>
        <w:rPr>
          <w:rFonts w:cstheme="minorHAnsi"/>
        </w:rPr>
      </w:pPr>
    </w:p>
    <w:p w:rsidR="00F610BE" w:rsidRPr="00E61B0B" w:rsidRDefault="00F610BE" w:rsidP="00F610BE">
      <w:pPr>
        <w:rPr>
          <w:rFonts w:cstheme="minorHAnsi"/>
        </w:rPr>
      </w:pPr>
      <w:r w:rsidRPr="00E61B0B">
        <w:t>In der Heidelberger Weiterbildung „Pflege krebskranker, chronisch kranker Menschen“ ist ein Leistungsschein mit dem Ziel eingeführt</w:t>
      </w:r>
      <w:r w:rsidR="00BF6460">
        <w:t xml:space="preserve"> worden</w:t>
      </w:r>
      <w:r w:rsidRPr="00E61B0B">
        <w:t>, die Kooperation zwischen Weiterbildungsteilnehmern und Gruppenleitungen der Selbsthilfegruppen zu fördern. Dazu müssen die Kursteilnehmer eine für ihren Fachbereich relevante Selbsthilfegruppe finden, mit der Gruppenleitung Kontakt aufnehmen, einem Gruppentreffen beiwohnen, um anschließend das Konzept dieser Selbsthilfegruppe zu skizzieren und im Kurs zu präsentieren</w:t>
      </w:r>
      <w:r w:rsidRPr="00E61B0B">
        <w:rPr>
          <w:rFonts w:cstheme="minorHAnsi"/>
        </w:rPr>
        <w:t xml:space="preserve"> </w:t>
      </w:r>
      <w:sdt>
        <w:sdtPr>
          <w:rPr>
            <w:rFonts w:cstheme="minorHAnsi"/>
          </w:rPr>
          <w:alias w:val="Don't edit this field"/>
          <w:tag w:val="CitaviPlaceholder#a8e42eed-75cf-4607-af21-57f0c71af8cc"/>
          <w:id w:val="1676147865"/>
        </w:sdtPr>
        <w:sdtEndPr/>
        <w:sdtContent>
          <w:r w:rsidRPr="00E61B0B">
            <w:rPr>
              <w:rFonts w:cstheme="minorHAnsi"/>
            </w:rPr>
            <w:fldChar w:fldCharType="begin"/>
          </w:r>
          <w:r w:rsidR="00711744" w:rsidRPr="00E61B0B">
            <w:rPr>
              <w:rFonts w:cstheme="minorHAnsi"/>
            </w:rPr>
            <w:instrText>ADDIN CitaviPlaceholder{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}</w:instrText>
          </w:r>
          <w:r w:rsidRPr="00E61B0B">
            <w:rPr>
              <w:rFonts w:cstheme="minorHAnsi"/>
            </w:rPr>
            <w:fldChar w:fldCharType="separate"/>
          </w:r>
          <w:r w:rsidR="00711744" w:rsidRPr="00E61B0B">
            <w:rPr>
              <w:rFonts w:cstheme="minorHAnsi"/>
            </w:rPr>
            <w:t>(Lebert 2012)</w:t>
          </w:r>
          <w:r w:rsidRPr="00E61B0B">
            <w:rPr>
              <w:rFonts w:cstheme="minorHAnsi"/>
            </w:rPr>
            <w:fldChar w:fldCharType="end"/>
          </w:r>
          <w:r w:rsidR="002264F8" w:rsidRPr="00E61B0B">
            <w:rPr>
              <w:rFonts w:cstheme="minorHAnsi"/>
            </w:rPr>
            <w:t>.</w:t>
          </w:r>
        </w:sdtContent>
      </w:sdt>
    </w:p>
    <w:p w:rsidR="00754B3A" w:rsidRPr="00E61B0B" w:rsidRDefault="00754B3A" w:rsidP="00754B3A">
      <w:pPr>
        <w:pStyle w:val="berschrift2"/>
        <w:rPr>
          <w:rFonts w:asciiTheme="minorHAnsi" w:hAnsiTheme="minorHAnsi"/>
          <w:sz w:val="22"/>
          <w:szCs w:val="22"/>
        </w:rPr>
      </w:pPr>
      <w:bookmarkStart w:id="14" w:name="_Toc519764463"/>
      <w:r w:rsidRPr="00E61B0B">
        <w:rPr>
          <w:rFonts w:asciiTheme="minorHAnsi" w:hAnsiTheme="minorHAnsi"/>
          <w:sz w:val="22"/>
          <w:szCs w:val="22"/>
        </w:rPr>
        <w:t>Integration der Selbsthilfe in Behandlungsleitlinien</w:t>
      </w:r>
      <w:bookmarkEnd w:id="14"/>
    </w:p>
    <w:p w:rsidR="00754B3A" w:rsidRPr="00E61B0B" w:rsidRDefault="00F678D4" w:rsidP="00F678D4">
      <w:r w:rsidRPr="00E61B0B">
        <w:t>Interessant ist zudem, dass d</w:t>
      </w:r>
      <w:r w:rsidR="00754B3A" w:rsidRPr="00E61B0B">
        <w:t xml:space="preserve">ie Selbsthilfe mittlerweile in Behandlungsleitlinien aufgeführt ist, z. B. S3-Leitlinie „Psychosoziale Therapien bei schweren psychischen Erkrankungen“, </w:t>
      </w:r>
      <w:sdt>
        <w:sdtPr>
          <w:alias w:val="Don't edit this field"/>
          <w:tag w:val="CitaviPlaceholder#8bf0a8a1-ebff-4659-81aa-484cd1c8fdb3"/>
          <w:id w:val="1913962417"/>
        </w:sdtPr>
        <w:sdtEndPr/>
        <w:sdtContent>
          <w:r w:rsidR="00754B3A" w:rsidRPr="00E61B0B">
            <w:fldChar w:fldCharType="begin"/>
          </w:r>
          <w:r w:rsidR="00711744" w:rsidRPr="00E61B0B">
            <w:instrText>ADDIN CitaviPlaceholder{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}</w:instrText>
          </w:r>
          <w:r w:rsidR="00754B3A" w:rsidRPr="00E61B0B">
            <w:fldChar w:fldCharType="separate"/>
          </w:r>
          <w:r w:rsidR="00711744" w:rsidRPr="00E61B0B">
            <w:t>(S3-Leitlinie - Diagnostik und Therapie bipolarer Störungen 2013)</w:t>
          </w:r>
          <w:r w:rsidR="00754B3A" w:rsidRPr="00E61B0B">
            <w:fldChar w:fldCharType="end"/>
          </w:r>
        </w:sdtContent>
      </w:sdt>
      <w:r w:rsidR="00754B3A" w:rsidRPr="00E61B0B">
        <w:t>, „S3-Leitlinie – Nationale Versorgungsleitlinie Unipolare Depression</w:t>
      </w:r>
      <w:r w:rsidR="009B7FC1" w:rsidRPr="00E61B0B">
        <w:t xml:space="preserve"> </w:t>
      </w:r>
      <w:sdt>
        <w:sdtPr>
          <w:alias w:val="Don't edit this field"/>
          <w:tag w:val="CitaviPlaceholder#41eb3992-13ea-42b0-b0dc-d3e777800fac"/>
          <w:id w:val="1880203140"/>
          <w:placeholder>
            <w:docPart w:val="DefaultPlaceholder_1082065158"/>
          </w:placeholder>
        </w:sdtPr>
        <w:sdtEndPr/>
        <w:sdtContent>
          <w:r w:rsidR="009B7FC1" w:rsidRPr="00E61B0B">
            <w:fldChar w:fldCharType="begin"/>
          </w:r>
          <w:r w:rsidR="00711744" w:rsidRPr="00E61B0B">
            <w:instrText>ADDIN CitaviPlaceholder{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}</w:instrText>
          </w:r>
          <w:r w:rsidR="009B7FC1" w:rsidRPr="00E61B0B">
            <w:fldChar w:fldCharType="separate"/>
          </w:r>
          <w:r w:rsidR="00711744" w:rsidRPr="00E61B0B">
            <w:t>(Hauth und Schneller)</w:t>
          </w:r>
          <w:r w:rsidR="009B7FC1" w:rsidRPr="00E61B0B">
            <w:fldChar w:fldCharType="end"/>
          </w:r>
        </w:sdtContent>
      </w:sdt>
      <w:r w:rsidRPr="00E61B0B">
        <w:t>.</w:t>
      </w:r>
      <w:r w:rsidR="00754B3A" w:rsidRPr="00E61B0B">
        <w:t xml:space="preserve"> </w:t>
      </w:r>
      <w:r w:rsidRPr="00E61B0B">
        <w:t>I</w:t>
      </w:r>
      <w:r w:rsidR="00754B3A" w:rsidRPr="00E61B0B">
        <w:t>nsbesondere im Suchtbereich ist die Kooperation mit der Selbsthilfe stark vertreten und in Behandlungsleitlinien festgelegt (S3-Leitlinie, Screening, Diagnose und Behandlung alkoholbezogener Störungen , 2015): Bei einer teilstationären oder stationären Alkoholentgiftung sollte über das bestehende Suchthilfesystem informiert werden (Selbsthilfe, Suchtberatung, Suchtpsychiatrie, Formen der ambulanten und stationären Reha) und nach Bedarf Kontakte zu weitervermittelnden oder behandeln</w:t>
      </w:r>
      <w:r w:rsidRPr="00E61B0B">
        <w:t xml:space="preserve">den Stellen hergestellt werden </w:t>
      </w:r>
      <w:sdt>
        <w:sdtPr>
          <w:alias w:val="Don't edit this field"/>
          <w:tag w:val="CitaviPlaceholder#048e2b18-bb87-4600-9998-4034aa3b5bbb"/>
          <w:id w:val="-1742244484"/>
        </w:sdtPr>
        <w:sdtEndPr/>
        <w:sdtContent>
          <w:r w:rsidR="00754B3A" w:rsidRPr="00E61B0B">
            <w:fldChar w:fldCharType="begin"/>
          </w:r>
          <w:r w:rsidR="00711744" w:rsidRPr="00E61B0B">
            <w:instrText>ADDIN CitaviPlaceholder{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}</w:instrText>
          </w:r>
          <w:r w:rsidR="00754B3A" w:rsidRPr="00E61B0B">
            <w:fldChar w:fldCharType="separate"/>
          </w:r>
          <w:r w:rsidR="00711744" w:rsidRPr="00E61B0B">
            <w:t>(Hauth und Schneller)</w:t>
          </w:r>
          <w:r w:rsidR="00754B3A" w:rsidRPr="00E61B0B">
            <w:fldChar w:fldCharType="end"/>
          </w:r>
        </w:sdtContent>
      </w:sdt>
      <w:r w:rsidR="00754B3A" w:rsidRPr="00E61B0B">
        <w:t>. Dabei geht es über die Vermittlung von Informationen über Selbsthilfegruppen, aktive Empfehlung von Selbsthilfegruppen bis zur Unter</w:t>
      </w:r>
      <w:r w:rsidRPr="00E61B0B">
        <w:t>stützung von Selbsthilfegruppen o</w:t>
      </w:r>
      <w:r w:rsidR="00754B3A" w:rsidRPr="00E61B0B">
        <w:t>der auch um die Beteiligung der Selbsthilfe an Versorgungsleitlinien. Die</w:t>
      </w:r>
      <w:r w:rsidRPr="00E61B0B">
        <w:t>se Art der</w:t>
      </w:r>
      <w:r w:rsidR="00754B3A" w:rsidRPr="00E61B0B">
        <w:t xml:space="preserve"> Beteiligung kann die strukturelle Zusammenarbeit </w:t>
      </w:r>
      <w:r w:rsidRPr="00E61B0B">
        <w:t xml:space="preserve">der Selbsthilfe </w:t>
      </w:r>
      <w:r w:rsidR="00754B3A" w:rsidRPr="00E61B0B">
        <w:t>mit Rehabilitationskliniken langfristig befördern.</w:t>
      </w:r>
    </w:p>
    <w:p w:rsidR="00754B3A" w:rsidRPr="00E61B0B" w:rsidRDefault="00754B3A" w:rsidP="00754B3A">
      <w:pPr>
        <w:pStyle w:val="berschrift2"/>
        <w:rPr>
          <w:rFonts w:asciiTheme="minorHAnsi" w:hAnsiTheme="minorHAnsi"/>
          <w:sz w:val="22"/>
          <w:szCs w:val="22"/>
        </w:rPr>
      </w:pPr>
      <w:bookmarkStart w:id="15" w:name="_Toc519764464"/>
      <w:r w:rsidRPr="00E61B0B">
        <w:rPr>
          <w:rFonts w:asciiTheme="minorHAnsi" w:hAnsiTheme="minorHAnsi"/>
          <w:sz w:val="22"/>
          <w:szCs w:val="22"/>
        </w:rPr>
        <w:t>Selbsthilfe im stationären Setting</w:t>
      </w:r>
      <w:bookmarkEnd w:id="15"/>
    </w:p>
    <w:p w:rsidR="00754B3A" w:rsidRPr="00E61B0B" w:rsidRDefault="00754B3A" w:rsidP="00754B3A">
      <w:r w:rsidRPr="00E61B0B">
        <w:t xml:space="preserve">Reha-Kliniken können </w:t>
      </w:r>
      <w:r w:rsidR="006F3BD0" w:rsidRPr="00E61B0B">
        <w:t xml:space="preserve">auch </w:t>
      </w:r>
      <w:r w:rsidRPr="00E61B0B">
        <w:t xml:space="preserve">dazu beitragen, dass neue Selbsthilfegruppen in ihrer Einrichtung entstehen. In der Studie von Borgetto und Klein wurde darüber berichtet, dass in der Klinik Schwedenstein in Pulsnitz eine Mitarbeiterin eine SHG für Patientinnen und Patienten mit Essstörung gegründet hat </w:t>
      </w:r>
      <w:sdt>
        <w:sdtPr>
          <w:alias w:val="Don't edit this field"/>
          <w:tag w:val="CitaviPlaceholder#00fd86ed-0ac1-4e73-a198-49a05c849c6e"/>
          <w:id w:val="-872998071"/>
          <w:placeholder>
            <w:docPart w:val="DefaultPlaceholder_1082065158"/>
          </w:placeholder>
        </w:sdtPr>
        <w:sdtEndPr/>
        <w:sdtContent>
          <w:r w:rsidR="009B7FC1" w:rsidRPr="00E61B0B">
            <w:fldChar w:fldCharType="begin"/>
          </w:r>
          <w:r w:rsidR="0074325A" w:rsidRPr="00E61B0B">
            <w:instrText>ADDIN CitaviPlaceholder{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}</w:instrText>
          </w:r>
          <w:r w:rsidR="009B7FC1" w:rsidRPr="00E61B0B">
            <w:fldChar w:fldCharType="separate"/>
          </w:r>
          <w:r w:rsidR="00711744" w:rsidRPr="00E61B0B">
            <w:t>(Borgetto und Klein 2007)</w:t>
          </w:r>
          <w:r w:rsidR="009B7FC1" w:rsidRPr="00E61B0B">
            <w:fldChar w:fldCharType="end"/>
          </w:r>
        </w:sdtContent>
      </w:sdt>
      <w:r w:rsidR="006F3BD0" w:rsidRPr="00E61B0B">
        <w:t xml:space="preserve"> und i</w:t>
      </w:r>
      <w:r w:rsidRPr="00E61B0B">
        <w:t>n einer psychosomatischen-psychotherapeutischen Klinik der Rentenversicherung wurde zeitgleich mit der stationären Behandlung eine Selbsthilfegruppe geg</w:t>
      </w:r>
      <w:r w:rsidR="006F3BD0" w:rsidRPr="00E61B0B">
        <w:t>ründet und gelebt und beforscht</w:t>
      </w:r>
      <w:r w:rsidR="009B7FC1" w:rsidRPr="00E61B0B">
        <w:t xml:space="preserve"> </w:t>
      </w:r>
      <w:sdt>
        <w:sdtPr>
          <w:alias w:val="Don't edit this field"/>
          <w:tag w:val="CitaviPlaceholder#bb088cb6-d1b4-4167-afee-7510befd7fd8"/>
          <w:id w:val="1690792521"/>
          <w:placeholder>
            <w:docPart w:val="DefaultPlaceholder_1082065158"/>
          </w:placeholder>
        </w:sdtPr>
        <w:sdtEndPr/>
        <w:sdtContent>
          <w:r w:rsidR="009B7FC1" w:rsidRPr="00E61B0B">
            <w:fldChar w:fldCharType="begin"/>
          </w:r>
          <w:r w:rsidR="00711744" w:rsidRPr="00E61B0B">
            <w:instrText>ADDIN CitaviPlaceholder{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}</w:instrText>
          </w:r>
          <w:r w:rsidR="009B7FC1" w:rsidRPr="00E61B0B">
            <w:fldChar w:fldCharType="separate"/>
          </w:r>
          <w:r w:rsidR="00711744" w:rsidRPr="00E61B0B">
            <w:t>(Meyer et al. 2008)</w:t>
          </w:r>
          <w:r w:rsidR="009B7FC1" w:rsidRPr="00E61B0B">
            <w:fldChar w:fldCharType="end"/>
          </w:r>
        </w:sdtContent>
      </w:sdt>
      <w:r w:rsidR="006F3BD0" w:rsidRPr="00E61B0B">
        <w:t>.</w:t>
      </w:r>
      <w:r w:rsidRPr="00E61B0B">
        <w:t xml:space="preserve"> Wie diese Selbsthilfegruppe initiiert wurde und durch wen, ist in dem Artikel von Meyer et. al. leider nicht erläutert. Allerdings ist dies für die Selbsthilfe und für </w:t>
      </w:r>
      <w:r w:rsidR="006F3BD0" w:rsidRPr="00E61B0B">
        <w:t xml:space="preserve">Patientinnen und </w:t>
      </w:r>
      <w:r w:rsidRPr="00E61B0B">
        <w:t>Patienten mit psychischen Erkrankungen, die relativ lange in der stationären Behandlung verweilen, eine interessante Option, neue Mitglieder in Selbsthilfegruppen am Heimatort zu vermitteln</w:t>
      </w:r>
      <w:r w:rsidR="002264F8" w:rsidRPr="00E61B0B">
        <w:t>. Dadurch wird</w:t>
      </w:r>
      <w:r w:rsidRPr="00E61B0B">
        <w:t xml:space="preserve"> </w:t>
      </w:r>
      <w:r w:rsidR="006F3BD0" w:rsidRPr="00E61B0B">
        <w:t xml:space="preserve">möglicherweise </w:t>
      </w:r>
      <w:r w:rsidRPr="00E61B0B">
        <w:t xml:space="preserve">die Schnittstellenproblematik zwischen stationärer Behandlung und ambulanter Nachsorge </w:t>
      </w:r>
      <w:r w:rsidR="002264F8" w:rsidRPr="00E61B0B">
        <w:t>entschärft</w:t>
      </w:r>
      <w:r w:rsidR="009B7FC1" w:rsidRPr="00E61B0B">
        <w:t xml:space="preserve"> </w:t>
      </w:r>
      <w:sdt>
        <w:sdtPr>
          <w:alias w:val="Don't edit this field"/>
          <w:tag w:val="CitaviPlaceholder#a6e28bda-be30-4326-aab3-658a5501ddb5"/>
          <w:id w:val="2073539763"/>
          <w:placeholder>
            <w:docPart w:val="DefaultPlaceholder_1082065158"/>
          </w:placeholder>
        </w:sdtPr>
        <w:sdtEndPr/>
        <w:sdtContent>
          <w:r w:rsidR="009B7FC1" w:rsidRPr="00E61B0B">
            <w:fldChar w:fldCharType="begin"/>
          </w:r>
          <w:r w:rsidR="00711744" w:rsidRPr="00E61B0B">
            <w:instrText>ADDIN CitaviPlaceholder{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}</w:instrText>
          </w:r>
          <w:r w:rsidR="009B7FC1" w:rsidRPr="00E61B0B">
            <w:fldChar w:fldCharType="separate"/>
          </w:r>
          <w:r w:rsidR="00711744" w:rsidRPr="00E61B0B">
            <w:t>(Meyer et al. 2008)</w:t>
          </w:r>
          <w:r w:rsidR="009B7FC1" w:rsidRPr="00E61B0B">
            <w:fldChar w:fldCharType="end"/>
          </w:r>
        </w:sdtContent>
      </w:sdt>
      <w:r w:rsidR="009B7FC1" w:rsidRPr="00E61B0B">
        <w:t>.</w:t>
      </w:r>
    </w:p>
    <w:p w:rsidR="006F3BD0" w:rsidRPr="00E61B0B" w:rsidRDefault="006F3BD0" w:rsidP="00754B3A"/>
    <w:p w:rsidR="006F3BD0" w:rsidRPr="00E61B0B" w:rsidRDefault="006F3BD0" w:rsidP="006F3BD0">
      <w:pPr>
        <w:pStyle w:val="berschrift2"/>
        <w:rPr>
          <w:rFonts w:asciiTheme="minorHAnsi" w:hAnsiTheme="minorHAnsi"/>
          <w:sz w:val="22"/>
          <w:szCs w:val="22"/>
        </w:rPr>
      </w:pPr>
      <w:bookmarkStart w:id="16" w:name="_Toc519764465"/>
      <w:r w:rsidRPr="00E61B0B">
        <w:rPr>
          <w:rFonts w:asciiTheme="minorHAnsi" w:hAnsiTheme="minorHAnsi"/>
          <w:sz w:val="22"/>
          <w:szCs w:val="22"/>
        </w:rPr>
        <w:lastRenderedPageBreak/>
        <w:t>Selbsthilfe und Soziale Arbeit in Rehabilitationskliniken</w:t>
      </w:r>
      <w:bookmarkEnd w:id="16"/>
    </w:p>
    <w:p w:rsidR="006F3BD0" w:rsidRPr="00E61B0B" w:rsidRDefault="006F3BD0" w:rsidP="006F3BD0">
      <w:r w:rsidRPr="00E61B0B">
        <w:t>Die Selbsthilfe ist insbesondere im Rahmen des Entlassungsmanagements von Rehabilitationskliniken ein wichtiger Vernetzungspartner für die Sozialdienste und Casemanager/innen, da sie vor allem in der Nachsorge eine unterstützende Funktion haben kann. Dazu ist es für die praktischen Unterstützung des Rehabilitanden wichtig, dass involvierten Akteure (Sozialarbeiter, Ärzte und weitere Professionelle, Selbsthilfeorganisationen und -gruppen) vom dem jeweils anderen wissen</w:t>
      </w:r>
      <w:r w:rsidR="002264F8" w:rsidRPr="00E61B0B">
        <w:t xml:space="preserve"> und</w:t>
      </w:r>
      <w:r w:rsidRPr="00E61B0B">
        <w:t xml:space="preserve"> </w:t>
      </w:r>
      <w:r w:rsidR="00022655" w:rsidRPr="00E61B0B">
        <w:t xml:space="preserve">eine Kooperation besteht, um </w:t>
      </w:r>
      <w:r w:rsidRPr="00E61B0B">
        <w:t>die Rehabilitanden an die entsprechende Stellen weiter</w:t>
      </w:r>
      <w:r w:rsidR="00022655" w:rsidRPr="00E61B0B">
        <w:t xml:space="preserve"> </w:t>
      </w:r>
      <w:r w:rsidRPr="00E61B0B">
        <w:t>vermitteln</w:t>
      </w:r>
      <w:r w:rsidR="00022655" w:rsidRPr="00E61B0B">
        <w:t xml:space="preserve"> zu können</w:t>
      </w:r>
      <w:r w:rsidRPr="00E61B0B">
        <w:t>. Wichtig ist bei solchen Kooperationen, dass die definierten Aufgaben klar geregelt sind und Selbsthilfegruppen ergänzend zu den professionellen Dienste</w:t>
      </w:r>
      <w:r w:rsidR="00022655" w:rsidRPr="00E61B0B">
        <w:t>n</w:t>
      </w:r>
      <w:r w:rsidRPr="00E61B0B">
        <w:t>, die Fachberatungen und Lotsenfunktionen der Klinik beinhalten, Aufgaben wahrnehmen, die aus ihrer Betroffenenkompetenz heraus legitimiert sind</w:t>
      </w:r>
      <w:r w:rsidR="009723E0" w:rsidRPr="00E61B0B">
        <w:t xml:space="preserve"> </w:t>
      </w:r>
      <w:sdt>
        <w:sdtPr>
          <w:alias w:val="Don't edit this field"/>
          <w:tag w:val="CitaviPlaceholder#654f9f90-c270-42b5-bcfa-dc5bc5f15e60"/>
          <w:id w:val="583185409"/>
          <w:placeholder>
            <w:docPart w:val="DefaultPlaceholder_1082065158"/>
          </w:placeholder>
        </w:sdtPr>
        <w:sdtEndPr/>
        <w:sdtContent>
          <w:r w:rsidR="009723E0" w:rsidRPr="00E61B0B">
            <w:fldChar w:fldCharType="begin"/>
          </w:r>
          <w:r w:rsidR="00711744" w:rsidRPr="00E61B0B">
            <w:instrText>ADDIN CitaviPlaceholder{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}</w:instrText>
          </w:r>
          <w:r w:rsidR="009723E0" w:rsidRPr="00E61B0B">
            <w:fldChar w:fldCharType="separate"/>
          </w:r>
          <w:r w:rsidR="00711744" w:rsidRPr="00E61B0B">
            <w:t>(Kurlemann und Müller-Baron 2013)</w:t>
          </w:r>
          <w:r w:rsidR="009723E0" w:rsidRPr="00E61B0B">
            <w:fldChar w:fldCharType="end"/>
          </w:r>
        </w:sdtContent>
      </w:sdt>
      <w:r w:rsidR="009723E0" w:rsidRPr="00E61B0B">
        <w:t>.</w:t>
      </w:r>
      <w:r w:rsidRPr="00E61B0B">
        <w:t xml:space="preserve"> Einig ist man sich jedenfalls darüber, dass Selbsthilfegruppen in der Nachsorge notwendig und sinnvoll sind, um die Rehabilitationserfolge zu intensivieren oder beizubehalten, auch um möglicher Rückfälle zu vermeiden</w:t>
      </w:r>
      <w:r w:rsidR="009B7FC1" w:rsidRPr="00E61B0B">
        <w:t xml:space="preserve"> </w:t>
      </w:r>
      <w:sdt>
        <w:sdtPr>
          <w:alias w:val="Don't edit this field"/>
          <w:tag w:val="CitaviPlaceholder#e874f705-baaa-4e20-b481-9bda596451f2"/>
          <w:id w:val="-999733924"/>
          <w:placeholder>
            <w:docPart w:val="DefaultPlaceholder_1082065158"/>
          </w:placeholder>
        </w:sdtPr>
        <w:sdtEndPr/>
        <w:sdtContent>
          <w:r w:rsidR="009B7FC1" w:rsidRPr="00E61B0B">
            <w:fldChar w:fldCharType="begin"/>
          </w:r>
          <w:r w:rsidR="00711744" w:rsidRPr="00E61B0B">
            <w:instrText>ADDIN CitaviPlaceholder{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}</w:instrText>
          </w:r>
          <w:r w:rsidR="009B7FC1" w:rsidRPr="00E61B0B">
            <w:fldChar w:fldCharType="separate"/>
          </w:r>
          <w:r w:rsidR="00711744" w:rsidRPr="00E61B0B">
            <w:t>(Verband Deutscher Rentenversicherungsträger 2003; Fuchs et al. 2012; Hauth und Schneller; Matzat 2004)</w:t>
          </w:r>
          <w:r w:rsidR="009B7FC1" w:rsidRPr="00E61B0B">
            <w:fldChar w:fldCharType="end"/>
          </w:r>
        </w:sdtContent>
      </w:sdt>
      <w:r w:rsidR="008037D7" w:rsidRPr="00E61B0B">
        <w:t xml:space="preserve"> </w:t>
      </w:r>
      <w:sdt>
        <w:sdtPr>
          <w:alias w:val="Don't edit this field"/>
          <w:tag w:val="CitaviPlaceholder#39a69a65-84b6-422a-9e66-1f551b818a92"/>
          <w:id w:val="-736623144"/>
          <w:placeholder>
            <w:docPart w:val="DefaultPlaceholder_1082065158"/>
          </w:placeholder>
        </w:sdtPr>
        <w:sdtEndPr/>
        <w:sdtContent>
          <w:r w:rsidR="009723E0" w:rsidRPr="00E61B0B">
            <w:fldChar w:fldCharType="begin"/>
          </w:r>
          <w:r w:rsidR="00711744" w:rsidRPr="00E61B0B">
            <w:instrText>ADDIN CitaviPlaceholder{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}</w:instrText>
          </w:r>
          <w:r w:rsidR="009723E0" w:rsidRPr="00E61B0B">
            <w:fldChar w:fldCharType="separate"/>
          </w:r>
          <w:r w:rsidR="00711744" w:rsidRPr="00E61B0B">
            <w:t>(Kurlemann und Müller-Baron 2013)</w:t>
          </w:r>
          <w:r w:rsidR="009723E0" w:rsidRPr="00E61B0B">
            <w:fldChar w:fldCharType="end"/>
          </w:r>
        </w:sdtContent>
      </w:sdt>
      <w:r w:rsidR="008037D7" w:rsidRPr="00E61B0B">
        <w:t xml:space="preserve">. Selbsthilfegruppen </w:t>
      </w:r>
      <w:r w:rsidR="002264F8" w:rsidRPr="00E61B0B">
        <w:t xml:space="preserve">können </w:t>
      </w:r>
      <w:r w:rsidR="008037D7" w:rsidRPr="00E61B0B">
        <w:t>damit einen wichtigen Beitrag zur Verstetigung der Rehabilitationsergebnisse und zur Sekundär- und Tertiärprävention leisten</w:t>
      </w:r>
      <w:r w:rsidR="00076D3E" w:rsidRPr="00E61B0B">
        <w:t xml:space="preserve"> </w:t>
      </w:r>
      <w:sdt>
        <w:sdtPr>
          <w:alias w:val="Don't edit this field"/>
          <w:tag w:val="CitaviPlaceholder#01e9ac08-02a5-4765-b3b7-7cc2a239f5d5"/>
          <w:id w:val="-943379960"/>
          <w:placeholder>
            <w:docPart w:val="DefaultPlaceholder_1082065158"/>
          </w:placeholder>
        </w:sdtPr>
        <w:sdtEndPr/>
        <w:sdtContent>
          <w:r w:rsidR="00076D3E" w:rsidRPr="00E61B0B">
            <w:fldChar w:fldCharType="begin"/>
          </w:r>
          <w:r w:rsidR="00711744" w:rsidRPr="00E61B0B">
            <w:instrText>ADDIN CitaviPlaceholder{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}</w:instrText>
          </w:r>
          <w:r w:rsidR="00076D3E" w:rsidRPr="00E61B0B">
            <w:fldChar w:fldCharType="separate"/>
          </w:r>
          <w:r w:rsidR="00711744" w:rsidRPr="00E61B0B">
            <w:t>(Schönle 2003)</w:t>
          </w:r>
          <w:r w:rsidR="00076D3E" w:rsidRPr="00E61B0B">
            <w:fldChar w:fldCharType="end"/>
          </w:r>
        </w:sdtContent>
      </w:sdt>
      <w:r w:rsidR="008037D7" w:rsidRPr="00E61B0B">
        <w:t>.</w:t>
      </w:r>
    </w:p>
    <w:p w:rsidR="00022655" w:rsidRPr="00E61B0B" w:rsidRDefault="00022655" w:rsidP="00022655">
      <w:r w:rsidRPr="00E61B0B">
        <w:rPr>
          <w:rFonts w:cs="AdvPS_gure"/>
        </w:rPr>
        <w:t>Allerdings sind Behinderten- und Selbsthilfeorganisationen bisher noch zu wenig in diese Prozesse eingebunden</w:t>
      </w:r>
      <w:r w:rsidR="00076D3E" w:rsidRPr="00E61B0B">
        <w:rPr>
          <w:rFonts w:cs="AdvPS_gure"/>
        </w:rPr>
        <w:t xml:space="preserve"> </w:t>
      </w:r>
      <w:sdt>
        <w:sdtPr>
          <w:rPr>
            <w:rFonts w:cs="AdvPS_gure"/>
          </w:rPr>
          <w:alias w:val="Don't edit this field"/>
          <w:tag w:val="CitaviPlaceholder#ccca2225-22a9-413c-87af-01ca4d01ec9d"/>
          <w:id w:val="1572161010"/>
          <w:placeholder>
            <w:docPart w:val="DefaultPlaceholder_1082065158"/>
          </w:placeholder>
        </w:sdtPr>
        <w:sdtEndPr/>
        <w:sdtContent>
          <w:r w:rsidR="00076D3E" w:rsidRPr="00E61B0B">
            <w:rPr>
              <w:rFonts w:cs="AdvPS_gure"/>
            </w:rPr>
            <w:fldChar w:fldCharType="begin"/>
          </w:r>
          <w:r w:rsidR="0074325A" w:rsidRPr="00E61B0B">
            <w:rPr>
              <w:rFonts w:cs="AdvPS_gure"/>
            </w:rPr>
            <w:instrText>ADDIN CitaviPlaceholder{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}</w:instrText>
          </w:r>
          <w:r w:rsidR="00076D3E" w:rsidRPr="00E61B0B">
            <w:rPr>
              <w:rFonts w:cs="AdvPS_gure"/>
            </w:rPr>
            <w:fldChar w:fldCharType="separate"/>
          </w:r>
          <w:r w:rsidR="00711744" w:rsidRPr="00E61B0B">
            <w:rPr>
              <w:rFonts w:cs="AdvPS_gure"/>
            </w:rPr>
            <w:t>(Lippert-Grüner und Terhaag 2001)</w:t>
          </w:r>
          <w:r w:rsidR="00076D3E" w:rsidRPr="00E61B0B">
            <w:rPr>
              <w:rFonts w:cs="AdvPS_gure"/>
            </w:rPr>
            <w:fldChar w:fldCharType="end"/>
          </w:r>
        </w:sdtContent>
      </w:sdt>
      <w:r w:rsidR="00076D3E" w:rsidRPr="00E61B0B">
        <w:rPr>
          <w:rFonts w:cs="AdvPS_gure"/>
        </w:rPr>
        <w:t>. Ein</w:t>
      </w:r>
      <w:r w:rsidRPr="00E61B0B">
        <w:rPr>
          <w:rFonts w:cs="AdvPS_gure"/>
        </w:rPr>
        <w:t xml:space="preserve"> Beispiel einer Integration bringt Lippert-Grüner mit der Selbsthilfegruppe WIR: Wege und Information zur Rehabilitation, die mit Unterstützung der Medizinischen Einrichtungen der Universität zu Köln und der Sporthochschule Köln entstanden ist. Allerdings gibt es </w:t>
      </w:r>
      <w:r w:rsidR="002264F8" w:rsidRPr="00E61B0B">
        <w:rPr>
          <w:rFonts w:cs="AdvPS_gure"/>
        </w:rPr>
        <w:t xml:space="preserve">auch hier </w:t>
      </w:r>
      <w:r w:rsidRPr="00E61B0B">
        <w:rPr>
          <w:rFonts w:cs="AdvPS_gure"/>
        </w:rPr>
        <w:t>keine Informationen</w:t>
      </w:r>
      <w:r w:rsidR="002264F8" w:rsidRPr="00E61B0B">
        <w:rPr>
          <w:rFonts w:cs="AdvPS_gure"/>
        </w:rPr>
        <w:t xml:space="preserve"> darüber</w:t>
      </w:r>
      <w:r w:rsidRPr="00E61B0B">
        <w:rPr>
          <w:rFonts w:cs="AdvPS_gure"/>
        </w:rPr>
        <w:t>, wer die Selbsthilfegruppe wie initiiert hat</w:t>
      </w:r>
      <w:r w:rsidR="00076D3E" w:rsidRPr="00E61B0B">
        <w:rPr>
          <w:rFonts w:cs="AdvPS_gure"/>
        </w:rPr>
        <w:t xml:space="preserve"> </w:t>
      </w:r>
      <w:sdt>
        <w:sdtPr>
          <w:rPr>
            <w:rFonts w:cs="AdvPS_gure"/>
          </w:rPr>
          <w:alias w:val="Don't edit this field"/>
          <w:tag w:val="CitaviPlaceholder#8059dea9-6d8b-4cad-b435-1952798749cf"/>
          <w:id w:val="1320919232"/>
          <w:placeholder>
            <w:docPart w:val="DefaultPlaceholder_1082065158"/>
          </w:placeholder>
        </w:sdtPr>
        <w:sdtEndPr/>
        <w:sdtContent>
          <w:r w:rsidR="00076D3E" w:rsidRPr="00E61B0B">
            <w:rPr>
              <w:rFonts w:cs="AdvPS_gure"/>
            </w:rPr>
            <w:fldChar w:fldCharType="begin"/>
          </w:r>
          <w:r w:rsidR="0074325A" w:rsidRPr="00E61B0B">
            <w:rPr>
              <w:rFonts w:cs="AdvPS_gure"/>
            </w:rPr>
            <w:instrText>ADDIN CitaviPlaceholder{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}</w:instrText>
          </w:r>
          <w:r w:rsidR="00076D3E" w:rsidRPr="00E61B0B">
            <w:rPr>
              <w:rFonts w:cs="AdvPS_gure"/>
            </w:rPr>
            <w:fldChar w:fldCharType="separate"/>
          </w:r>
          <w:r w:rsidR="00711744" w:rsidRPr="00E61B0B">
            <w:rPr>
              <w:rFonts w:cs="AdvPS_gure"/>
            </w:rPr>
            <w:t>(Lippert-Grüner und Terhaag 2001)</w:t>
          </w:r>
          <w:r w:rsidR="00076D3E" w:rsidRPr="00E61B0B">
            <w:rPr>
              <w:rFonts w:cs="AdvPS_gure"/>
            </w:rPr>
            <w:fldChar w:fldCharType="end"/>
          </w:r>
        </w:sdtContent>
      </w:sdt>
      <w:r w:rsidRPr="00E61B0B">
        <w:rPr>
          <w:rFonts w:cs="AdvPS_gure"/>
        </w:rPr>
        <w:t>.</w:t>
      </w:r>
    </w:p>
    <w:p w:rsidR="006F3BD0" w:rsidRPr="00E61B0B" w:rsidRDefault="006F3BD0" w:rsidP="006F3BD0">
      <w:r w:rsidRPr="00E61B0B">
        <w:t>Zu fragen</w:t>
      </w:r>
      <w:r w:rsidR="008037D7" w:rsidRPr="00E61B0B">
        <w:t xml:space="preserve"> ist</w:t>
      </w:r>
      <w:r w:rsidRPr="00E61B0B">
        <w:t xml:space="preserve">, in wieweit die Nachsorgeempfehlungen nach der stationären medizinischen Rehabilitation umgesetzt werden. In einer Dissertation aus dem Institut für Psychotherapie und Medizinische Psychologie, Universität Würzburg, ist Sonja Hedwig Konrad dieser Frage nachgegangen und hat festgestellt, dass der Hinweis auf eine Selbsthilfegruppe sehr selten gegeben wird und von den Rehabilitanden nicht erinnert wird. Grundlage der Erkenntnisse basiert zwar nur aus 50 Entlassungsbriefen, zeigt jedoch zwei Dinge. 1. Informationen über Selbsthilfegruppen </w:t>
      </w:r>
      <w:r w:rsidR="00022655" w:rsidRPr="00E61B0B">
        <w:t xml:space="preserve">in Entlassungsgesprächen und –briefen </w:t>
      </w:r>
      <w:r w:rsidRPr="00E61B0B">
        <w:t xml:space="preserve">könnten möglicherweise ein gutes Mittel sein, Rehabilitanden zu informieren und zu erreichen. Hier </w:t>
      </w:r>
      <w:r w:rsidR="00022655" w:rsidRPr="00E61B0B">
        <w:t>sollten</w:t>
      </w:r>
      <w:r w:rsidRPr="00E61B0B">
        <w:t xml:space="preserve"> spezifische und verständliche Informationen gegeben werden. 2. Weitere Forschung ist nötig, um die gelebten „Empfehlungen“ und ihre Quantität zu überprüfen</w:t>
      </w:r>
      <w:r w:rsidR="00076D3E" w:rsidRPr="00E61B0B">
        <w:t xml:space="preserve"> </w:t>
      </w:r>
      <w:sdt>
        <w:sdtPr>
          <w:alias w:val="Don't edit this field"/>
          <w:tag w:val="CitaviPlaceholder#cb7089a6-f7fc-44be-8bfc-1100ff6d0dad"/>
          <w:id w:val="1723479465"/>
          <w:placeholder>
            <w:docPart w:val="DefaultPlaceholder_1082065158"/>
          </w:placeholder>
        </w:sdtPr>
        <w:sdtEndPr/>
        <w:sdtContent>
          <w:r w:rsidR="00076D3E" w:rsidRPr="00E61B0B">
            <w:fldChar w:fldCharType="begin"/>
          </w:r>
          <w:r w:rsidR="00711744" w:rsidRPr="00E61B0B">
            <w:instrText>ADDIN CitaviPlaceholder{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}</w:instrText>
          </w:r>
          <w:r w:rsidR="00076D3E" w:rsidRPr="00E61B0B">
            <w:fldChar w:fldCharType="separate"/>
          </w:r>
          <w:r w:rsidR="00711744" w:rsidRPr="00E61B0B">
            <w:t>(Sonja Hedwig Konrad 2010)</w:t>
          </w:r>
          <w:r w:rsidR="00076D3E" w:rsidRPr="00E61B0B">
            <w:fldChar w:fldCharType="end"/>
          </w:r>
        </w:sdtContent>
      </w:sdt>
      <w:r w:rsidR="00076D3E" w:rsidRPr="00E61B0B">
        <w:t>.</w:t>
      </w:r>
    </w:p>
    <w:p w:rsidR="00E4247E" w:rsidRPr="00E61B0B" w:rsidRDefault="00ED2287" w:rsidP="00ED2287">
      <w:pPr>
        <w:pStyle w:val="berschrift2"/>
        <w:rPr>
          <w:rFonts w:asciiTheme="minorHAnsi" w:hAnsiTheme="minorHAnsi" w:cs="Times-Roman"/>
          <w:sz w:val="22"/>
          <w:szCs w:val="22"/>
        </w:rPr>
      </w:pPr>
      <w:bookmarkStart w:id="17" w:name="_Toc519764466"/>
      <w:r w:rsidRPr="00E61B0B">
        <w:rPr>
          <w:rFonts w:asciiTheme="minorHAnsi" w:hAnsiTheme="minorHAnsi"/>
          <w:sz w:val="22"/>
          <w:szCs w:val="22"/>
        </w:rPr>
        <w:t>Ergänzende unabhängige Teilhabeberatung – ein neues Feld für die Selbsthilfe</w:t>
      </w:r>
      <w:bookmarkEnd w:id="17"/>
    </w:p>
    <w:p w:rsidR="007900CD" w:rsidRDefault="005E1F4D" w:rsidP="00E4247E">
      <w:pPr>
        <w:rPr>
          <w:rFonts w:cs="Arial"/>
        </w:rPr>
      </w:pPr>
      <w:r w:rsidRPr="00E61B0B">
        <w:t>D</w:t>
      </w:r>
      <w:r w:rsidR="00E4247E" w:rsidRPr="00E61B0B">
        <w:t xml:space="preserve">ie Kooperationen </w:t>
      </w:r>
      <w:r w:rsidRPr="00E61B0B">
        <w:t>von</w:t>
      </w:r>
      <w:r w:rsidR="00E4247E" w:rsidRPr="00E61B0B">
        <w:t xml:space="preserve"> Rehabilitationskliniken </w:t>
      </w:r>
      <w:r w:rsidRPr="00E61B0B">
        <w:t>mit</w:t>
      </w:r>
      <w:r w:rsidR="00E4247E" w:rsidRPr="00E61B0B">
        <w:t xml:space="preserve"> Selbsthilfeorganisationen oder –gruppen </w:t>
      </w:r>
      <w:r w:rsidRPr="00E61B0B">
        <w:t xml:space="preserve">könnte zukünftig auch </w:t>
      </w:r>
      <w:r w:rsidR="00E4247E" w:rsidRPr="00E61B0B">
        <w:t>durch die e</w:t>
      </w:r>
      <w:r w:rsidR="00E4247E" w:rsidRPr="00E61B0B">
        <w:rPr>
          <w:rFonts w:cs="Arial"/>
        </w:rPr>
        <w:t xml:space="preserve">rgänzende unabhängige </w:t>
      </w:r>
      <w:r w:rsidR="00E4247E" w:rsidRPr="00E61B0B">
        <w:t>Teilhabeberatung</w:t>
      </w:r>
      <w:r w:rsidR="00E4247E" w:rsidRPr="00E61B0B">
        <w:rPr>
          <w:rFonts w:cs="Arial"/>
        </w:rPr>
        <w:t xml:space="preserve"> (§ 32 SGB IX) </w:t>
      </w:r>
      <w:r w:rsidR="00B16D04" w:rsidRPr="00E61B0B">
        <w:t>(</w:t>
      </w:r>
      <w:hyperlink r:id="rId15" w:history="1">
        <w:r w:rsidR="00B16D04" w:rsidRPr="00E61B0B">
          <w:rPr>
            <w:rStyle w:val="Hyperlink"/>
          </w:rPr>
          <w:t>www.sozialgesetzbuch-sgb.de/sgbix/32.html</w:t>
        </w:r>
      </w:hyperlink>
      <w:r w:rsidR="00B16D04" w:rsidRPr="00E61B0B">
        <w:t xml:space="preserve">) </w:t>
      </w:r>
      <w:r w:rsidR="00E4247E" w:rsidRPr="00E61B0B">
        <w:rPr>
          <w:rFonts w:cs="Arial"/>
        </w:rPr>
        <w:t xml:space="preserve">unterstützt </w:t>
      </w:r>
      <w:r w:rsidRPr="00E61B0B">
        <w:rPr>
          <w:rFonts w:cs="Arial"/>
        </w:rPr>
        <w:t>werden</w:t>
      </w:r>
      <w:r w:rsidR="00E4247E" w:rsidRPr="00E61B0B">
        <w:rPr>
          <w:rFonts w:cs="Arial"/>
        </w:rPr>
        <w:t xml:space="preserve">, </w:t>
      </w:r>
      <w:r w:rsidR="00ED2287" w:rsidRPr="00E61B0B">
        <w:rPr>
          <w:rFonts w:cs="Arial"/>
        </w:rPr>
        <w:t>jedenfalls für die S</w:t>
      </w:r>
      <w:r w:rsidR="00E4247E" w:rsidRPr="00E61B0B">
        <w:rPr>
          <w:rFonts w:cs="Arial"/>
        </w:rPr>
        <w:t xml:space="preserve">elbsthilfe behinderter Menschen. Die Förderung ist zwar bis zum 31. Dezember 2022 befristet, aber die Ergänzende unabhängige Teilhabeberatung wird von </w:t>
      </w:r>
      <w:r w:rsidR="00ED2287" w:rsidRPr="00E61B0B">
        <w:rPr>
          <w:rFonts w:cs="Arial"/>
        </w:rPr>
        <w:t>Selbsthilfeorganisationen durchgeführt</w:t>
      </w:r>
      <w:r w:rsidR="00B16D04" w:rsidRPr="00E61B0B">
        <w:rPr>
          <w:rFonts w:cs="Arial"/>
        </w:rPr>
        <w:t xml:space="preserve"> (</w:t>
      </w:r>
      <w:hyperlink r:id="rId16" w:history="1">
        <w:r w:rsidR="00B16D04" w:rsidRPr="00E61B0B">
          <w:rPr>
            <w:rStyle w:val="Hyperlink"/>
            <w:rFonts w:cs="Arial"/>
          </w:rPr>
          <w:t>www.teilhabeberatung.de</w:t>
        </w:r>
      </w:hyperlink>
      <w:r w:rsidR="00B16D04" w:rsidRPr="00E61B0B">
        <w:rPr>
          <w:rFonts w:cs="Arial"/>
        </w:rPr>
        <w:t xml:space="preserve"> )</w:t>
      </w:r>
      <w:r w:rsidR="00ED2287" w:rsidRPr="00E61B0B">
        <w:rPr>
          <w:rFonts w:cs="Arial"/>
        </w:rPr>
        <w:t xml:space="preserve">. Dadurch </w:t>
      </w:r>
      <w:r w:rsidR="00E4247E" w:rsidRPr="00E61B0B">
        <w:rPr>
          <w:rFonts w:cs="Arial"/>
        </w:rPr>
        <w:t xml:space="preserve">können Rehabilitationsträger und </w:t>
      </w:r>
      <w:r w:rsidR="00ED2287" w:rsidRPr="00E61B0B">
        <w:rPr>
          <w:rFonts w:cs="Arial"/>
        </w:rPr>
        <w:t>Selbsthilfeorganisationen</w:t>
      </w:r>
      <w:r w:rsidR="00E4247E" w:rsidRPr="00E61B0B">
        <w:rPr>
          <w:rFonts w:cs="Arial"/>
        </w:rPr>
        <w:t xml:space="preserve"> wechselseitig über Selbsthilfe informieren und die </w:t>
      </w:r>
      <w:r w:rsidR="00ED2287" w:rsidRPr="00E61B0B">
        <w:rPr>
          <w:rFonts w:cs="Arial"/>
        </w:rPr>
        <w:t>Rehabilitanden in ihrer K</w:t>
      </w:r>
      <w:r w:rsidR="00E4247E" w:rsidRPr="00E61B0B">
        <w:rPr>
          <w:rFonts w:cs="Arial"/>
        </w:rPr>
        <w:t xml:space="preserve">rankheitsbewältigung </w:t>
      </w:r>
    </w:p>
    <w:p w:rsidR="00E4247E" w:rsidRPr="00E61B0B" w:rsidRDefault="00E4247E" w:rsidP="00E4247E">
      <w:r w:rsidRPr="00E61B0B">
        <w:rPr>
          <w:rFonts w:cs="Arial"/>
        </w:rPr>
        <w:lastRenderedPageBreak/>
        <w:t xml:space="preserve">unterstützen. </w:t>
      </w:r>
      <w:r w:rsidR="00ED2287" w:rsidRPr="00E61B0B">
        <w:rPr>
          <w:rFonts w:cs="Arial"/>
        </w:rPr>
        <w:t>Die Zukunft</w:t>
      </w:r>
      <w:r w:rsidRPr="00E61B0B">
        <w:rPr>
          <w:rFonts w:cs="Arial"/>
        </w:rPr>
        <w:t xml:space="preserve"> wird zeigen, in wieweit die Ergänzende unabhängige Teilhabeberatung</w:t>
      </w:r>
      <w:r w:rsidRPr="00E61B0B">
        <w:t xml:space="preserve"> die Selbstbestimmung </w:t>
      </w:r>
      <w:r w:rsidRPr="00E61B0B">
        <w:rPr>
          <w:rFonts w:cs="Arial"/>
        </w:rPr>
        <w:t xml:space="preserve">Menschen mit Behinderungen und von Behinderung bedrohter Menschen </w:t>
      </w:r>
      <w:r w:rsidRPr="00E61B0B">
        <w:t>und die Förderu</w:t>
      </w:r>
      <w:r w:rsidR="00ED2287" w:rsidRPr="00E61B0B">
        <w:t>ng der Selbsthilfe unterstützt</w:t>
      </w:r>
      <w:r w:rsidR="00B16D04" w:rsidRPr="00E61B0B">
        <w:t>.</w:t>
      </w:r>
      <w:r w:rsidR="00ED2287" w:rsidRPr="00E61B0B">
        <w:t xml:space="preserve"> </w:t>
      </w:r>
    </w:p>
    <w:p w:rsidR="0074325A" w:rsidRPr="00E61B0B" w:rsidRDefault="0074325A" w:rsidP="0074325A">
      <w:pPr>
        <w:pStyle w:val="berschrift2"/>
        <w:rPr>
          <w:rFonts w:asciiTheme="minorHAnsi" w:hAnsiTheme="minorHAnsi"/>
          <w:sz w:val="22"/>
          <w:szCs w:val="22"/>
        </w:rPr>
      </w:pPr>
      <w:bookmarkStart w:id="18" w:name="_Toc519764467"/>
      <w:r w:rsidRPr="00E61B0B">
        <w:rPr>
          <w:rFonts w:asciiTheme="minorHAnsi" w:hAnsiTheme="minorHAnsi"/>
          <w:sz w:val="22"/>
          <w:szCs w:val="22"/>
        </w:rPr>
        <w:t>Motive für fehlende Zusammenarbeit</w:t>
      </w:r>
      <w:bookmarkEnd w:id="18"/>
    </w:p>
    <w:p w:rsidR="0074325A" w:rsidRPr="00E61B0B" w:rsidRDefault="0074325A" w:rsidP="0074325A">
      <w:r w:rsidRPr="00E61B0B">
        <w:t>Im Rahmend der Literaturrecherche wurden vereinzelt Motive für eine fehlende Zusammenarbeit gefunden. Diese werden im Folgenden aufgeführt, da hieraus möglicherweise Strategien für zukünftige Formen der Zusammenarbeit entwickelt werden könnten oder mindestens als Barrieren erkannt werden könnten.</w:t>
      </w:r>
    </w:p>
    <w:p w:rsidR="0074325A" w:rsidRPr="00E61B0B" w:rsidRDefault="0074325A" w:rsidP="0074325A">
      <w:r w:rsidRPr="00E61B0B">
        <w:t xml:space="preserve">Gründe dafür, warum keine Zusammenarbeit mit SH stattfindet, werden in mangelnder Information und Transparenz (65,5 % bzw. 46,6 %) und strukturellen Ursachen gesehen (20-30 %). Nur wenige sind der Ansicht (3-5 %), dass eine solche Zusammenarbeit unangebracht oder nicht von Interesse sei. Zu berücksichtigen ist jedoch, dass drei Viertel der Befragten Mitarbeiter der Rehakliniken der Ansicht sind, dass die Kooperation vom persönlichen Engagement einzelner abhängig ist </w:t>
      </w:r>
      <w:sdt>
        <w:sdtPr>
          <w:alias w:val="Don't edit this field"/>
          <w:tag w:val="CitaviPlaceholder#bc81c117-4732-4ead-8aba-7fa3bd24e940"/>
          <w:id w:val="297724615"/>
        </w:sdtPr>
        <w:sdtEndPr/>
        <w:sdtContent>
          <w:r w:rsidRPr="00E61B0B">
            <w:fldChar w:fldCharType="begin"/>
          </w:r>
          <w:r w:rsidRPr="00E61B0B">
            <w:instrText>ADDIN CitaviPlaceholder{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}</w:instrText>
          </w:r>
          <w:r w:rsidRPr="00E61B0B">
            <w:fldChar w:fldCharType="separate"/>
          </w:r>
          <w:r w:rsidR="00711744" w:rsidRPr="00E61B0B">
            <w:t>(Borgetto und Klein 2007)</w:t>
          </w:r>
          <w:r w:rsidRPr="00E61B0B">
            <w:fldChar w:fldCharType="end"/>
          </w:r>
        </w:sdtContent>
      </w:sdt>
      <w:r w:rsidRPr="00E61B0B">
        <w:t xml:space="preserve">. Slesina und Fink bestätigen dieses Argument. Nach ihrer Kenntnis handelt es sich bei den erfolgreichen Kooperationen jeweils um spezifische, stark von den beteiligten Personen geprägte Konstellationen, die selten auf institutionalisierten Grundlagen beruhen. Steht z. B. der bisher mit der Gruppe kooperierende Arzt nicht mehr zur Verfügung, muss die Kooperation zumeist neu aufgebaut werden </w:t>
      </w:r>
      <w:sdt>
        <w:sdtPr>
          <w:alias w:val="Don't edit this field"/>
          <w:tag w:val="CitaviPlaceholder#f8b209e4-46ec-4b7b-b4a7-f9d6a2b18598"/>
          <w:id w:val="832490846"/>
        </w:sdtPr>
        <w:sdtEndPr/>
        <w:sdtContent>
          <w:r w:rsidRPr="00E61B0B">
            <w:fldChar w:fldCharType="begin"/>
          </w:r>
          <w:r w:rsidRPr="00E61B0B">
            <w:instrText>ADDIN CitaviPlaceholder{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}</w:instrText>
          </w:r>
          <w:r w:rsidRPr="00E61B0B">
            <w:fldChar w:fldCharType="separate"/>
          </w:r>
          <w:r w:rsidR="00711744" w:rsidRPr="00E61B0B">
            <w:t>(Slesina und Fink 2009)</w:t>
          </w:r>
          <w:r w:rsidRPr="00E61B0B">
            <w:fldChar w:fldCharType="end"/>
          </w:r>
        </w:sdtContent>
      </w:sdt>
      <w:r w:rsidRPr="00E61B0B">
        <w:t xml:space="preserve">. </w:t>
      </w:r>
    </w:p>
    <w:p w:rsidR="0074325A" w:rsidRPr="00E61B0B" w:rsidRDefault="0074325A" w:rsidP="0074325A">
      <w:r w:rsidRPr="00E61B0B">
        <w:t xml:space="preserve">Auch bestehen nach Slesina und Fink vermutlich zwischen Selbsthilfegruppen und Ärzten trotz einer überwiegend positiven gegenseitigen Wahrnehmung zum Teil Vorbehalte und ambivalente Haltungen </w:t>
      </w:r>
      <w:sdt>
        <w:sdtPr>
          <w:alias w:val="Don't edit this field"/>
          <w:tag w:val="CitaviPlaceholder#f8b209e4-46ec-4b7b-b4a7-f9d6a2b18598"/>
          <w:id w:val="-369220696"/>
        </w:sdtPr>
        <w:sdtEndPr/>
        <w:sdtContent>
          <w:r w:rsidRPr="00E61B0B">
            <w:fldChar w:fldCharType="begin"/>
          </w:r>
          <w:r w:rsidR="00711744" w:rsidRPr="00E61B0B">
            <w:instrText>ADDIN CitaviPlaceholder{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}</w:instrText>
          </w:r>
          <w:r w:rsidRPr="00E61B0B">
            <w:fldChar w:fldCharType="separate"/>
          </w:r>
          <w:r w:rsidR="00711744" w:rsidRPr="00E61B0B">
            <w:t>(Slesina und Fink 2009)</w:t>
          </w:r>
          <w:r w:rsidRPr="00E61B0B">
            <w:fldChar w:fldCharType="end"/>
          </w:r>
        </w:sdtContent>
      </w:sdt>
      <w:r w:rsidRPr="00E61B0B">
        <w:t>.</w:t>
      </w:r>
    </w:p>
    <w:p w:rsidR="0074325A" w:rsidRPr="00E61B0B" w:rsidRDefault="0074325A" w:rsidP="0074325A">
      <w:r w:rsidRPr="00E61B0B">
        <w:t xml:space="preserve">Dazu kommt, dass viele Reha-Kliniken nicht stadtnah verbunden sind, indikationsbezogene Selbsthilfegruppen jedoch eher in Städten aktiv sind. Bobzien und Trojan weisen darauf hin, dass mit dieser „Mobilitätsbarriere“ bei einer strukturierten Zusammenarbeit zwischen Selbsthilfe und Reha-Kliniken auszugehen ist </w:t>
      </w:r>
      <w:sdt>
        <w:sdtPr>
          <w:alias w:val="Don't edit this field"/>
          <w:tag w:val="CitaviPlaceholder#e97217a5-9b17-404f-8db1-1dd871528c4c"/>
          <w:id w:val="587576333"/>
        </w:sdtPr>
        <w:sdtEndPr/>
        <w:sdtContent>
          <w:r w:rsidRPr="00E61B0B">
            <w:fldChar w:fldCharType="begin"/>
          </w:r>
          <w:r w:rsidR="00711744" w:rsidRPr="00E61B0B">
            <w:instrText>ADDIN CitaviPlaceholder{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}</w:instrText>
          </w:r>
          <w:r w:rsidRPr="00E61B0B">
            <w:fldChar w:fldCharType="separate"/>
          </w:r>
          <w:r w:rsidR="00711744" w:rsidRPr="00E61B0B">
            <w:t>(Bobzien und Trojan 2015)</w:t>
          </w:r>
          <w:r w:rsidRPr="00E61B0B">
            <w:fldChar w:fldCharType="end"/>
          </w:r>
        </w:sdtContent>
      </w:sdt>
      <w:r w:rsidRPr="00E61B0B">
        <w:t>, hier sind möglicherweise digitale Lösungen zu entwickeln.</w:t>
      </w:r>
    </w:p>
    <w:p w:rsidR="0074325A" w:rsidRPr="00E61B0B" w:rsidRDefault="0074325A" w:rsidP="0074325A">
      <w:r w:rsidRPr="00E61B0B">
        <w:t xml:space="preserve">Lippert-Grüner und Terhaag gehen davon aus, dass die Gründe für die fehlende Kooperation darin liegen, dass </w:t>
      </w:r>
    </w:p>
    <w:p w:rsidR="0074325A" w:rsidRPr="00E61B0B" w:rsidRDefault="0074325A" w:rsidP="0074325A">
      <w:pPr>
        <w:pStyle w:val="Listenabsatz"/>
        <w:numPr>
          <w:ilvl w:val="0"/>
          <w:numId w:val="31"/>
        </w:numPr>
      </w:pPr>
      <w:r w:rsidRPr="00E61B0B">
        <w:t>Ärzte nur wenig Informationen über das örtliche Selbsthilfeangebot haben,</w:t>
      </w:r>
    </w:p>
    <w:p w:rsidR="0074325A" w:rsidRPr="00E61B0B" w:rsidRDefault="0074325A" w:rsidP="0074325A">
      <w:pPr>
        <w:pStyle w:val="Listenabsatz"/>
        <w:numPr>
          <w:ilvl w:val="0"/>
          <w:numId w:val="31"/>
        </w:numPr>
      </w:pPr>
      <w:r w:rsidRPr="00E61B0B">
        <w:t>Ärzte aufgrund hoher Arbeitsbelastung die Bereitschaft, in der Freizeit an einer Gruppenbetreuung mitzuarbeiten, oft gering ist,</w:t>
      </w:r>
    </w:p>
    <w:p w:rsidR="0074325A" w:rsidRPr="00E61B0B" w:rsidRDefault="0074325A" w:rsidP="0074325A">
      <w:pPr>
        <w:pStyle w:val="Listenabsatz"/>
        <w:numPr>
          <w:ilvl w:val="0"/>
          <w:numId w:val="31"/>
        </w:numPr>
      </w:pPr>
      <w:r w:rsidRPr="00E61B0B">
        <w:t xml:space="preserve">Selbsthilfegruppen befürchten, durch die Teilnahme von Ärzten in ihrer Autonomie eingeschränkt zu werden oder </w:t>
      </w:r>
    </w:p>
    <w:p w:rsidR="0074325A" w:rsidRPr="00E61B0B" w:rsidRDefault="0074325A" w:rsidP="0074325A">
      <w:r w:rsidRPr="00E61B0B">
        <w:t xml:space="preserve">kein indikationsspezifisches Selbsthilfeangebot auf regionale Ebene existiert </w:t>
      </w:r>
      <w:sdt>
        <w:sdtPr>
          <w:alias w:val="Don't edit this field"/>
          <w:tag w:val="CitaviPlaceholder#f719ffc4-e70f-4549-839b-82158ef184ef"/>
          <w:id w:val="-1439749876"/>
        </w:sdtPr>
        <w:sdtEndPr/>
        <w:sdtContent>
          <w:r w:rsidRPr="00E61B0B">
            <w:fldChar w:fldCharType="begin"/>
          </w:r>
          <w:r w:rsidRPr="00E61B0B">
            <w:instrText>ADDIN CitaviPlaceholder{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}</w:instrText>
          </w:r>
          <w:r w:rsidRPr="00E61B0B">
            <w:fldChar w:fldCharType="separate"/>
          </w:r>
          <w:r w:rsidR="00711744" w:rsidRPr="00E61B0B">
            <w:t>(Lippert-Grüner und Terhaag 2001)</w:t>
          </w:r>
          <w:r w:rsidRPr="00E61B0B">
            <w:fldChar w:fldCharType="end"/>
          </w:r>
        </w:sdtContent>
      </w:sdt>
      <w:r w:rsidRPr="00E61B0B">
        <w:t>.</w:t>
      </w:r>
    </w:p>
    <w:p w:rsidR="005E1F4D" w:rsidRPr="00E61B0B" w:rsidRDefault="005E1F4D">
      <w:pPr>
        <w:rPr>
          <w:rFonts w:eastAsiaTheme="majorEastAsia" w:cstheme="majorBidi"/>
          <w:b/>
          <w:bCs/>
        </w:rPr>
      </w:pPr>
      <w:r w:rsidRPr="00E61B0B">
        <w:br w:type="page"/>
      </w:r>
    </w:p>
    <w:p w:rsidR="00604D9E" w:rsidRPr="00E61B0B" w:rsidRDefault="001026C7" w:rsidP="005E1F4D">
      <w:pPr>
        <w:pStyle w:val="berschrift1"/>
        <w:rPr>
          <w:rFonts w:asciiTheme="minorHAnsi" w:hAnsiTheme="minorHAnsi"/>
          <w:sz w:val="22"/>
          <w:szCs w:val="22"/>
        </w:rPr>
      </w:pPr>
      <w:bookmarkStart w:id="19" w:name="_Toc519764468"/>
      <w:r w:rsidRPr="00E61B0B">
        <w:rPr>
          <w:rFonts w:asciiTheme="minorHAnsi" w:hAnsiTheme="minorHAnsi"/>
          <w:sz w:val="22"/>
          <w:szCs w:val="22"/>
        </w:rPr>
        <w:lastRenderedPageBreak/>
        <w:t>Fazit</w:t>
      </w:r>
      <w:bookmarkEnd w:id="19"/>
    </w:p>
    <w:p w:rsidR="001026C7" w:rsidRPr="00E61B0B" w:rsidRDefault="001026C7" w:rsidP="001026C7">
      <w:r w:rsidRPr="00E61B0B">
        <w:t>Die Ergebnisse der v</w:t>
      </w:r>
      <w:r w:rsidR="00B16D04" w:rsidRPr="00E61B0B">
        <w:t xml:space="preserve">orliegenden Literaturrecherche </w:t>
      </w:r>
      <w:r w:rsidRPr="00E61B0B">
        <w:t>zeig</w:t>
      </w:r>
      <w:r w:rsidR="00B16D04" w:rsidRPr="00E61B0B">
        <w:t>en</w:t>
      </w:r>
      <w:r w:rsidRPr="00E61B0B">
        <w:t xml:space="preserve">, das vielfältige Kooperationsideen und –vereinbarungen vorliegen, aber wenig öffentliches Wissen darüber vorhanden ist, wie die konkrete Zusammenarbeit der Rehabilitationskliniken mit Selbsthilfegruppen ausgestaltet </w:t>
      </w:r>
      <w:r w:rsidR="00884A14" w:rsidRPr="00E61B0B">
        <w:t>ist sowie</w:t>
      </w:r>
      <w:r w:rsidRPr="00E61B0B">
        <w:t xml:space="preserve"> ob und wie Selbsthilfegruppen von Rehabilitanden nach dem Reha-Aufenthalt genutzt werden. Den Forschungsbedarf bestätigen auch die Autoren, die sich mit partizipativer Rehabilitationsforschung beschäftigen </w:t>
      </w:r>
      <w:sdt>
        <w:sdtPr>
          <w:alias w:val="Don't edit this field"/>
          <w:tag w:val="CitaviPlaceholder#6d14f6f9-54a5-4149-a8b1-3d1f11c41403"/>
          <w:id w:val="-633399281"/>
        </w:sdtPr>
        <w:sdtEndPr/>
        <w:sdtContent>
          <w:r w:rsidRPr="00E61B0B">
            <w:fldChar w:fldCharType="begin"/>
          </w:r>
          <w:r w:rsidR="0074325A" w:rsidRPr="00E61B0B">
            <w:instrText>ADDIN CitaviPlaceholder{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}</w:instrText>
          </w:r>
          <w:r w:rsidRPr="00E61B0B">
            <w:fldChar w:fldCharType="separate"/>
          </w:r>
          <w:r w:rsidR="00711744" w:rsidRPr="00E61B0B">
            <w:t>(Kirschning et al. 2013)</w:t>
          </w:r>
          <w:r w:rsidRPr="00E61B0B">
            <w:fldChar w:fldCharType="end"/>
          </w:r>
          <w:r w:rsidR="00B16D04" w:rsidRPr="00E61B0B">
            <w:t>.</w:t>
          </w:r>
        </w:sdtContent>
      </w:sdt>
    </w:p>
    <w:p w:rsidR="00344266" w:rsidRPr="00E61B0B" w:rsidRDefault="00344266" w:rsidP="00E718EA">
      <w:pPr>
        <w:autoSpaceDE w:val="0"/>
        <w:autoSpaceDN w:val="0"/>
        <w:adjustRightInd w:val="0"/>
        <w:spacing w:after="0" w:line="240" w:lineRule="auto"/>
      </w:pPr>
    </w:p>
    <w:p w:rsidR="008037D7" w:rsidRPr="00E61B0B" w:rsidRDefault="008037D7">
      <w:r w:rsidRPr="00E61B0B">
        <w:rPr>
          <w:b/>
          <w:bCs/>
        </w:rPr>
        <w:br w:type="page"/>
      </w:r>
    </w:p>
    <w:sdt>
      <w:sdtPr>
        <w:rPr>
          <w:rFonts w:asciiTheme="minorHAnsi" w:eastAsiaTheme="minorHAnsi" w:hAnsiTheme="minorHAnsi" w:cstheme="minorBidi"/>
          <w:b w:val="0"/>
          <w:bCs w:val="0"/>
          <w:sz w:val="22"/>
          <w:szCs w:val="22"/>
          <w:lang w:val="en-US"/>
        </w:rPr>
        <w:tag w:val="CitaviBibliography"/>
        <w:id w:val="125977277"/>
        <w:placeholder>
          <w:docPart w:val="DefaultPlaceholder_1082065158"/>
        </w:placeholder>
      </w:sdtPr>
      <w:sdtEndPr/>
      <w:sdtContent>
        <w:p w:rsidR="000A1791" w:rsidRPr="00E61B0B" w:rsidRDefault="00A26CEE" w:rsidP="000A1791">
          <w:pPr>
            <w:pStyle w:val="CitaviBibliographyHeading"/>
            <w:rPr>
              <w:rFonts w:asciiTheme="minorHAnsi" w:hAnsiTheme="minorHAnsi"/>
              <w:sz w:val="22"/>
              <w:szCs w:val="22"/>
            </w:rPr>
          </w:pPr>
          <w:r w:rsidRPr="00E61B0B">
            <w:rPr>
              <w:rFonts w:asciiTheme="minorHAnsi" w:hAnsiTheme="minorHAnsi"/>
              <w:sz w:val="22"/>
              <w:szCs w:val="22"/>
              <w:lang w:val="en-US"/>
            </w:rPr>
            <w:fldChar w:fldCharType="begin"/>
          </w:r>
          <w:r w:rsidRPr="00E61B0B">
            <w:rPr>
              <w:rFonts w:asciiTheme="minorHAnsi" w:hAnsiTheme="minorHAnsi"/>
              <w:sz w:val="22"/>
              <w:szCs w:val="22"/>
            </w:rPr>
            <w:instrText>ADDIN CitaviBibliography</w:instrText>
          </w:r>
          <w:r w:rsidRPr="00E61B0B">
            <w:rPr>
              <w:rFonts w:asciiTheme="minorHAnsi" w:hAnsiTheme="minorHAnsi"/>
              <w:sz w:val="22"/>
              <w:szCs w:val="22"/>
              <w:lang w:val="en-US"/>
            </w:rPr>
            <w:fldChar w:fldCharType="separate"/>
          </w:r>
          <w:bookmarkStart w:id="20" w:name="_Toc519764469"/>
          <w:r w:rsidR="000A1791" w:rsidRPr="00E61B0B">
            <w:rPr>
              <w:rFonts w:asciiTheme="minorHAnsi" w:hAnsiTheme="minorHAnsi"/>
              <w:sz w:val="22"/>
              <w:szCs w:val="22"/>
            </w:rPr>
            <w:t>Literaturverzeichnis</w:t>
          </w:r>
          <w:bookmarkEnd w:id="20"/>
        </w:p>
        <w:p w:rsidR="000A1791" w:rsidRPr="00E61B0B" w:rsidRDefault="000A1791" w:rsidP="000A1791">
          <w:pPr>
            <w:pStyle w:val="CitaviBibliographyEntry"/>
          </w:pPr>
          <w:bookmarkStart w:id="21" w:name="_CTVL001ba7301e3ec8040aeba11bab602c45a21"/>
          <w:r w:rsidRPr="00E61B0B">
            <w:t>Bitzer, EM; Wohlfahrt, R.: Qualitätsmanagement und Qualitätssicherung im Gesundheitswesen. In: Schwartz (Hg.) 2011 – Das Public-Health-Buch, S. 743–764.</w:t>
          </w:r>
        </w:p>
        <w:p w:rsidR="000A1791" w:rsidRPr="00E61B0B" w:rsidRDefault="000A1791" w:rsidP="000A1791">
          <w:pPr>
            <w:pStyle w:val="CitaviBibliographyEntry"/>
          </w:pPr>
          <w:bookmarkStart w:id="22" w:name="_CTVL001c4fc26d1eb3847c3b340809bf1050810"/>
          <w:bookmarkEnd w:id="21"/>
          <w:r w:rsidRPr="00E61B0B">
            <w:t xml:space="preserve">Bobzien, M.; Trojan, A. (2015): "Selbsthilfefreundlichkeit" als Element patientenorientierter Rehabilitation--Ergebnisse eines Modellversuchs. In: </w:t>
          </w:r>
          <w:bookmarkEnd w:id="22"/>
          <w:r w:rsidRPr="00E61B0B">
            <w:rPr>
              <w:i/>
            </w:rPr>
            <w:t xml:space="preserve">Die Rehabilitation </w:t>
          </w:r>
          <w:r w:rsidRPr="00E61B0B">
            <w:t>54 (2), S. 116–122. DOI: 10.1055/s-0034-1398515.</w:t>
          </w:r>
        </w:p>
        <w:p w:rsidR="000A1791" w:rsidRPr="00E61B0B" w:rsidRDefault="000A1791" w:rsidP="000A1791">
          <w:pPr>
            <w:pStyle w:val="CitaviBibliographyEntry"/>
          </w:pPr>
          <w:bookmarkStart w:id="23" w:name="_CTVL001286a515a4a9746e89bc91ab96da3c546"/>
          <w:r w:rsidRPr="00E61B0B">
            <w:t xml:space="preserve">Borgetto, Bernhard (2005): Pflege und Selbsthilfe im Kontext von chronischer Krankheit und Behinderung. In: </w:t>
          </w:r>
          <w:bookmarkEnd w:id="23"/>
          <w:r w:rsidRPr="00E61B0B">
            <w:rPr>
              <w:i/>
            </w:rPr>
            <w:t xml:space="preserve">Pflege </w:t>
          </w:r>
          <w:r w:rsidRPr="00E61B0B">
            <w:t>18 (5), S. 313–319. DOI: 10.1024/1012-5302.18.5.313.</w:t>
          </w:r>
        </w:p>
        <w:p w:rsidR="000A1791" w:rsidRPr="00E61B0B" w:rsidRDefault="000A1791" w:rsidP="000A1791">
          <w:pPr>
            <w:pStyle w:val="CitaviBibliographyEntry"/>
          </w:pPr>
          <w:bookmarkStart w:id="24" w:name="_CTVL0011bf06065edb542919e14d7bc93fce7e1"/>
          <w:r w:rsidRPr="00E61B0B">
            <w:t>Borgetto, Bernhard; Klein, Martina (2007): Rehabilitation und Selbsthilfe.</w:t>
          </w:r>
        </w:p>
        <w:p w:rsidR="000A1791" w:rsidRPr="00E61B0B" w:rsidRDefault="000A1791" w:rsidP="000A1791">
          <w:pPr>
            <w:pStyle w:val="CitaviBibliographyEntry"/>
          </w:pPr>
          <w:bookmarkStart w:id="25" w:name="_CTVL001058b9931f1c64bb7a89f914e071c324c"/>
          <w:bookmarkEnd w:id="24"/>
          <w:r w:rsidRPr="00E61B0B">
            <w:t>Bundesarbeitsgemeinschaft für Rehabilitation (BAR) e.V. (2012): Gemeinsame Empfehlung zur Förderung der Selbsthilfe.</w:t>
          </w:r>
        </w:p>
        <w:p w:rsidR="000A1791" w:rsidRPr="00E61B0B" w:rsidRDefault="000A1791" w:rsidP="000A1791">
          <w:pPr>
            <w:pStyle w:val="CitaviBibliographyEntry"/>
          </w:pPr>
          <w:bookmarkStart w:id="26" w:name="_CTVL001de625eebd471487db35ba3932ca51dd8"/>
          <w:bookmarkEnd w:id="25"/>
          <w:r w:rsidRPr="00E61B0B">
            <w:t xml:space="preserve">Buschmann-Steinhage, Rolf (2007): Rehabilitation und Selbsthilfe. In: </w:t>
          </w:r>
          <w:bookmarkEnd w:id="26"/>
          <w:r w:rsidRPr="00E61B0B">
            <w:rPr>
              <w:i/>
            </w:rPr>
            <w:t xml:space="preserve">Public Health Forum </w:t>
          </w:r>
          <w:r w:rsidRPr="00E61B0B">
            <w:t>15 (2), S. 46. DOI: 10.1016/j.phf.2007.03.014.</w:t>
          </w:r>
        </w:p>
        <w:p w:rsidR="000A1791" w:rsidRPr="00E61B0B" w:rsidRDefault="000A1791" w:rsidP="000A1791">
          <w:pPr>
            <w:pStyle w:val="CitaviBibliographyEntry"/>
          </w:pPr>
          <w:bookmarkStart w:id="27" w:name="_CTVL001833013cdb3c24e01ade105337cefbd45"/>
          <w:r w:rsidRPr="00E61B0B">
            <w:t>Deutsche Arbeitsgemeinschaft Selbsthilfegruppen e.V. (Hg.) (2013): Selbsthilfe und professionelle Soziale Arbeit im Gesundheitswesen - Widerspruch oder Kooperation? Zweifle nie daran, dass eine kleine Gruppe engagierter Menschen die Welt verändern kann. Es ist die einzige, die es jemals geschafft hat. (Margaret Mead).</w:t>
          </w:r>
        </w:p>
        <w:p w:rsidR="000A1791" w:rsidRPr="00E61B0B" w:rsidRDefault="000A1791" w:rsidP="000A1791">
          <w:pPr>
            <w:pStyle w:val="CitaviBibliographyEntry"/>
          </w:pPr>
          <w:bookmarkStart w:id="28" w:name="_CTVL0012c1f1c18374d4d948686e21e553accca"/>
          <w:bookmarkEnd w:id="27"/>
          <w:r w:rsidRPr="00E61B0B">
            <w:t>Deutsche Rentenversicherung (4/2009): Rahmenkonzept zur medizinischen Rehabilitation in der gesetzlichen Rentenversicherung. 3. Auflage.</w:t>
          </w:r>
        </w:p>
        <w:p w:rsidR="000A1791" w:rsidRPr="00E61B0B" w:rsidRDefault="000A1791" w:rsidP="000A1791">
          <w:pPr>
            <w:pStyle w:val="CitaviBibliographyEntry"/>
          </w:pPr>
          <w:bookmarkStart w:id="29" w:name="_CTVL00135b908c7fe22401b9677e8e6676e063d"/>
          <w:bookmarkEnd w:id="28"/>
          <w:r w:rsidRPr="00E61B0B">
            <w:t>Die Mitglieder der AG 5 von gesundheitsziele.de (2011): Gesundheitsinformationen zum Thema Brustkrebs. Aktualisierte Zielvereinbarungen des Kooperationsverbundes gesundheitsziele.de. In: H Schmidt (Hg.): Gesundheitsinformationen in Deutschland. Eine Übersicht zu den Anforderungen, Angeboten und Herausforderungen. Köln, S. 105–117.</w:t>
          </w:r>
        </w:p>
        <w:p w:rsidR="000A1791" w:rsidRPr="00E61B0B" w:rsidRDefault="000A1791" w:rsidP="000A1791">
          <w:pPr>
            <w:pStyle w:val="CitaviBibliographyEntry"/>
          </w:pPr>
          <w:bookmarkStart w:id="30" w:name="_CTVL0019d37e6f7d7274c1b8debd92140ba9f22"/>
          <w:bookmarkEnd w:id="29"/>
          <w:r w:rsidRPr="00E61B0B">
            <w:t xml:space="preserve">Fuchs, Walter; Kuhn, Silke; Martens, Marcus-Sebastian; Verthein, Uwe (2012): Merkmale von Alkoholklienten der ambulanten Suchthilfe in Selbsthilfegruppen. In: </w:t>
          </w:r>
          <w:bookmarkEnd w:id="30"/>
          <w:r w:rsidRPr="00E61B0B">
            <w:rPr>
              <w:i/>
            </w:rPr>
            <w:t xml:space="preserve">SUCHT </w:t>
          </w:r>
          <w:r w:rsidRPr="00E61B0B">
            <w:t>58 (4), S. 259–267. DOI: 10.1024/0939.5911.a000194.</w:t>
          </w:r>
        </w:p>
        <w:p w:rsidR="000A1791" w:rsidRPr="00E61B0B" w:rsidRDefault="000A1791" w:rsidP="000A1791">
          <w:pPr>
            <w:pStyle w:val="CitaviBibliographyEntry"/>
          </w:pPr>
          <w:bookmarkStart w:id="31" w:name="_CTVL001060420212b0344a7b392de6bd36099f1"/>
          <w:r w:rsidRPr="00E61B0B">
            <w:t>Gerstenhauer, Josephin (2010): Laryngektomie. Selbsthilfegruppen für Kehlkopflose und ihre Bedeutung für die Rehabilitation. Hamburg: Diplomica Verlag.</w:t>
          </w:r>
        </w:p>
        <w:p w:rsidR="000A1791" w:rsidRPr="00E61B0B" w:rsidRDefault="000A1791" w:rsidP="000A1791">
          <w:pPr>
            <w:pStyle w:val="CitaviBibliographyEntry"/>
          </w:pPr>
          <w:bookmarkStart w:id="32" w:name="_CTVL001e6656797ff8a45fab869774426b06b34"/>
          <w:bookmarkEnd w:id="31"/>
          <w:r w:rsidRPr="00E61B0B">
            <w:t>Hauth, Iris; Schneller, Carlotta: Zum Verhältnis von professioneller Versorgung und Selbsthilfegruppen bei psychischen Erkrankungen und Problemen, Bd. 2016, S. 137–149. Online verfügbar unter http://www.dag-shg.de/data/Fachpublikationen/2016/DAGSHG-Jahrbuch-16-Hauth-Schneller.pdf, zuletzt geprüft am 27.04.2018.</w:t>
          </w:r>
        </w:p>
        <w:p w:rsidR="000A1791" w:rsidRPr="00E61B0B" w:rsidRDefault="000A1791" w:rsidP="000A1791">
          <w:pPr>
            <w:pStyle w:val="CitaviBibliographyEntry"/>
          </w:pPr>
          <w:bookmarkStart w:id="33" w:name="_CTVL0015dc0826675f84397a45e1f9f82797c33"/>
          <w:bookmarkEnd w:id="32"/>
          <w:r w:rsidRPr="00E61B0B">
            <w:t xml:space="preserve">Höflich, Anke; Matzat, Jürgen; Meyer, Friedhelm; Knickenberg, Rudolf J.; Bleichner, Franz; Merkle, Wolfgang et al. (2007): Inanspruchnahme von Selbsthilfegruppen und Psychotherapie im Anschluss an eine stationäre psychosomatisch-psychotherapeutische Behandlung. In: </w:t>
          </w:r>
          <w:bookmarkEnd w:id="33"/>
          <w:r w:rsidRPr="00E61B0B">
            <w:rPr>
              <w:i/>
            </w:rPr>
            <w:t xml:space="preserve">Psychotherapie, Psychosomatik, medizinische Psychologie </w:t>
          </w:r>
          <w:r w:rsidRPr="00E61B0B">
            <w:t>57 (5), S. 213–220. DOI: 10.1055/s−2006−951953.</w:t>
          </w:r>
        </w:p>
        <w:p w:rsidR="000A1791" w:rsidRPr="00E61B0B" w:rsidRDefault="000A1791" w:rsidP="000A1791">
          <w:pPr>
            <w:pStyle w:val="CitaviBibliographyEntry"/>
          </w:pPr>
          <w:bookmarkStart w:id="34" w:name="_CTVL0010e7367f051534329a35be07aae9520e1"/>
          <w:r w:rsidRPr="00E61B0B">
            <w:t xml:space="preserve">Kirschning, Silke; Matzat, Jürgen; Buschmann-Steinhage, Rolf (2013): Partizipative Rehabilitationsforschung. In: </w:t>
          </w:r>
          <w:bookmarkEnd w:id="34"/>
          <w:r w:rsidRPr="00E61B0B">
            <w:rPr>
              <w:i/>
            </w:rPr>
            <w:t xml:space="preserve">Präv Gesundheitsf </w:t>
          </w:r>
          <w:r w:rsidRPr="00E61B0B">
            <w:t>8 (3), S. 191–199. DOI: 10.1007/s11553-013-0391-4.</w:t>
          </w:r>
        </w:p>
        <w:p w:rsidR="000A1791" w:rsidRPr="00E61B0B" w:rsidRDefault="000A1791" w:rsidP="000A1791">
          <w:pPr>
            <w:pStyle w:val="CitaviBibliographyEntry"/>
            <w:rPr>
              <w:lang w:val="en-US"/>
            </w:rPr>
          </w:pPr>
          <w:bookmarkStart w:id="35" w:name="_CTVL001f3b2cbcb3e2c425ba7380855479a11ef"/>
          <w:r w:rsidRPr="00E61B0B">
            <w:lastRenderedPageBreak/>
            <w:t xml:space="preserve">Kofahl, Christopher; Nickel, Stefan; Werner, Silke; Seidel, Gabriele (2016): Kooperationen und Beteiligung. In: Christopher Kofahl, Frank Schulz-Nieswandt und Marie-Luise Dierks (Hg.): Selbsthilfe und Selbsthilfeunterstützung in Deutschland. </w:t>
          </w:r>
          <w:r w:rsidRPr="00E61B0B">
            <w:rPr>
              <w:lang w:val="en-US"/>
            </w:rPr>
            <w:t>Berlin: LIT Verlag.</w:t>
          </w:r>
        </w:p>
        <w:p w:rsidR="000A1791" w:rsidRPr="00E61B0B" w:rsidRDefault="000A1791" w:rsidP="000A1791">
          <w:pPr>
            <w:pStyle w:val="CitaviBibliographyEntry"/>
          </w:pPr>
          <w:bookmarkStart w:id="36" w:name="_CTVL0010d50ec1c7d78476db517c6511a610a6a"/>
          <w:bookmarkEnd w:id="35"/>
          <w:r w:rsidRPr="00E61B0B">
            <w:rPr>
              <w:lang w:val="en-US"/>
            </w:rPr>
            <w:t xml:space="preserve">Kowalski, C.; Wesselmann, S.; Kreienberg, R.; Schulte, H.; Pfaff, H. (2012): The Patients' View On Accredited Breast Cancer Centers: Strengths and Potential for Improvement. </w:t>
          </w:r>
          <w:r w:rsidRPr="00E61B0B">
            <w:t xml:space="preserve">In: </w:t>
          </w:r>
          <w:bookmarkEnd w:id="36"/>
          <w:r w:rsidRPr="00E61B0B">
            <w:rPr>
              <w:i/>
            </w:rPr>
            <w:t xml:space="preserve">Geburtshilfe und Frauenheilkunde </w:t>
          </w:r>
          <w:r w:rsidRPr="00E61B0B">
            <w:t>72 (2), S. 137–143. DOI: 10.1055/s-0031-1280475.</w:t>
          </w:r>
        </w:p>
        <w:p w:rsidR="000A1791" w:rsidRPr="00E61B0B" w:rsidRDefault="000A1791" w:rsidP="000A1791">
          <w:pPr>
            <w:pStyle w:val="CitaviBibliographyEntry"/>
          </w:pPr>
          <w:bookmarkStart w:id="37" w:name="_CTVL00152c0139674e24552978b456dce12a3fb"/>
          <w:r w:rsidRPr="00E61B0B">
            <w:t>Kurlemann, Ulrich; Müller-Baron, Ingo (2013): Selbsthilfe und professionelle Soziale Arbeit im Gesundheitswesen - Widerspruch oder Kooperation? In: Deutsche Arbeitsgemeinschaft Selbsthilfegruppen e.V. (Hg.): Selbsthilfe und professionelle Soziale Arbeit im Gesundheitswesen - Widerspruch oder Kooperation? Zweifle nie daran, dass eine kleine Gruppe engagierter Menschen die Welt verändern kann. Es ist die einzige, die es jemals geschafft hat. (Margaret Mead).</w:t>
          </w:r>
        </w:p>
        <w:p w:rsidR="000A1791" w:rsidRPr="00E61B0B" w:rsidRDefault="000A1791" w:rsidP="000A1791">
          <w:pPr>
            <w:pStyle w:val="CitaviBibliographyEntry"/>
          </w:pPr>
          <w:bookmarkStart w:id="38" w:name="_CTVL001c96cc3b34595477b95e1e811763cef7e"/>
          <w:bookmarkEnd w:id="37"/>
          <w:r w:rsidRPr="00E61B0B">
            <w:t>Lebert, Burkhard (2012): Kooperation von Pflege und Selbsthilfe in der Onkologie. In: DAG SHG (Hg.): Selbsthilfejahrbuch 2012. Gießen, S. 57–67. Online verfügbar unter http://www.dag-selbsthilfegruppen.de/data/Fachpublikationen/2012/DAGSHG-Jahrbuch-12.pdf#page=36, zuletzt geprüft am 27.04.2018.</w:t>
          </w:r>
        </w:p>
        <w:p w:rsidR="000A1791" w:rsidRPr="00E61B0B" w:rsidRDefault="000A1791" w:rsidP="000A1791">
          <w:pPr>
            <w:pStyle w:val="CitaviBibliographyEntry"/>
          </w:pPr>
          <w:bookmarkStart w:id="39" w:name="_CTVL001914d068b6cc24e1fa3f1fca99a1d85ad"/>
          <w:bookmarkEnd w:id="38"/>
          <w:r w:rsidRPr="00E61B0B">
            <w:t>Lindow, Bertold; Naumann, Barbara; Klosterhuis, Here (2011): Kontinuität der rehabilitativen Versorgung – Selbsthilfe und Nachsorge nach medizinischer Rehabilitation der Rentenversicherung. In: DAG SHG (Hg.): Selbsthilfejahrbuch 2011. Gießen, S. 120–133. Online verfügbar unter http://www.selbsthilfekontaktstellen.de/data/Fachpublikationen/2011/DAGSHG-Jahrbuch-11-Lindow.pdf, zuletzt geprüft am 27.04.2018.</w:t>
          </w:r>
        </w:p>
        <w:p w:rsidR="000A1791" w:rsidRPr="00E61B0B" w:rsidRDefault="000A1791" w:rsidP="000A1791">
          <w:pPr>
            <w:pStyle w:val="CitaviBibliographyEntry"/>
          </w:pPr>
          <w:bookmarkStart w:id="40" w:name="_CTVL001560b7ea475754b368a7d61c5a6686739"/>
          <w:bookmarkEnd w:id="39"/>
          <w:r w:rsidRPr="00E61B0B">
            <w:t xml:space="preserve">Lippert-Grüner, M.; Terhaag, D. (2001): Selbsthilfegruppen als Bestandteil der ambulanten wohnortnahen Rehabilitation nach erworbener Hirnschädigung. In: </w:t>
          </w:r>
          <w:bookmarkEnd w:id="40"/>
          <w:r w:rsidRPr="00E61B0B">
            <w:rPr>
              <w:i/>
            </w:rPr>
            <w:t xml:space="preserve">Die Rehabilitation </w:t>
          </w:r>
          <w:r w:rsidRPr="00E61B0B">
            <w:t>40 (1), S. 50–53. DOI: 10.1055/s-2001-12125.</w:t>
          </w:r>
        </w:p>
        <w:p w:rsidR="000A1791" w:rsidRPr="00E61B0B" w:rsidRDefault="000A1791" w:rsidP="000A1791">
          <w:pPr>
            <w:pStyle w:val="CitaviBibliographyEntry"/>
            <w:rPr>
              <w:lang w:val="en-US"/>
            </w:rPr>
          </w:pPr>
          <w:bookmarkStart w:id="41" w:name="_CTVL001e978c5da332e46c78d6baaf62d65fb0f"/>
          <w:r w:rsidRPr="00E61B0B">
            <w:t xml:space="preserve">Matzat, J. (2006): Selbsthilfe in der Onkologie. </w:t>
          </w:r>
          <w:r w:rsidRPr="00E61B0B">
            <w:rPr>
              <w:lang w:val="en-US"/>
            </w:rPr>
            <w:t xml:space="preserve">In: </w:t>
          </w:r>
          <w:bookmarkEnd w:id="41"/>
          <w:r w:rsidRPr="00E61B0B">
            <w:rPr>
              <w:i/>
              <w:lang w:val="en-US"/>
            </w:rPr>
            <w:t xml:space="preserve">Onkologe </w:t>
          </w:r>
          <w:r w:rsidRPr="00E61B0B">
            <w:rPr>
              <w:lang w:val="en-US"/>
            </w:rPr>
            <w:t>12 (5), S. 412–420. DOI: 10.1007/s00761-006-1044-4.</w:t>
          </w:r>
        </w:p>
        <w:p w:rsidR="000A1791" w:rsidRPr="00E61B0B" w:rsidRDefault="000A1791" w:rsidP="000A1791">
          <w:pPr>
            <w:pStyle w:val="CitaviBibliographyEntry"/>
          </w:pPr>
          <w:bookmarkStart w:id="42" w:name="_CTVL001630873f05dc04ab2a9059c873accd2f3"/>
          <w:r w:rsidRPr="00E61B0B">
            <w:t>Matzat, Jürgen (2004): Selbsthilfegruppen für psychisch Kranke. Ergebnisse einer Umfrage bei Selbsthilfe-Kontaktstellen. In: Deutsche Arbeitsgemeinschaft Selbsthilfegruppen (DAG SHG) e.V. (Hg.): Selbsthilfejahrbuch 2004. Gießen.</w:t>
          </w:r>
        </w:p>
        <w:p w:rsidR="000A1791" w:rsidRPr="00E61B0B" w:rsidRDefault="000A1791" w:rsidP="000A1791">
          <w:pPr>
            <w:pStyle w:val="CitaviBibliographyEntry"/>
          </w:pPr>
          <w:bookmarkStart w:id="43" w:name="_CTVL001881041651968430299cc96fc41a1bf8a"/>
          <w:bookmarkEnd w:id="42"/>
          <w:r w:rsidRPr="00E61B0B">
            <w:t xml:space="preserve">Meyer, Friedhelm; Roth, Henrik; Höflich, Anke; Matzat, Jürgen; Kresula, Anna; Stein, Anika et al. (2008): Selbsthilfegruppen im Rahmen stationärer psychotherapeutischer Behandlungen. In: </w:t>
          </w:r>
          <w:bookmarkEnd w:id="43"/>
          <w:r w:rsidRPr="00E61B0B">
            <w:rPr>
              <w:i/>
            </w:rPr>
            <w:t xml:space="preserve">Psychotherapeut </w:t>
          </w:r>
          <w:r w:rsidRPr="00E61B0B">
            <w:t>53 (3), S. 198–205. DOI: 10.1007/s00278-007-0574-6.</w:t>
          </w:r>
        </w:p>
        <w:p w:rsidR="000A1791" w:rsidRPr="00E61B0B" w:rsidRDefault="000A1791" w:rsidP="000A1791">
          <w:pPr>
            <w:pStyle w:val="CitaviBibliographyEntry"/>
          </w:pPr>
          <w:bookmarkStart w:id="44" w:name="_CTVL001273c65c706e5462588dc96bd6042cd0c"/>
          <w:r w:rsidRPr="00E61B0B">
            <w:t>S3-Leitlinie - Diagnostik und Therapie bipolarer Störungen (2013). Berlin, Heidelberg: Springer Berlin Heidelberg.</w:t>
          </w:r>
        </w:p>
        <w:p w:rsidR="000A1791" w:rsidRPr="00E61B0B" w:rsidRDefault="000A1791" w:rsidP="000A1791">
          <w:pPr>
            <w:pStyle w:val="CitaviBibliographyEntry"/>
          </w:pPr>
          <w:bookmarkStart w:id="45" w:name="_CTVL00141efef0dd9294324a8af6b6a87aca486"/>
          <w:bookmarkEnd w:id="44"/>
          <w:r w:rsidRPr="00E61B0B">
            <w:t xml:space="preserve">Schönle, P. W. (2003): Anforderungen an eine patientenorientierte Rehabilitation1. In: </w:t>
          </w:r>
          <w:bookmarkEnd w:id="45"/>
          <w:r w:rsidRPr="00E61B0B">
            <w:rPr>
              <w:i/>
            </w:rPr>
            <w:t xml:space="preserve">Die Rehabilitation </w:t>
          </w:r>
          <w:r w:rsidRPr="00E61B0B">
            <w:t>42 (5), S. 261–268. DOI: 10.1055/s-2003-42857.</w:t>
          </w:r>
        </w:p>
        <w:p w:rsidR="000A1791" w:rsidRPr="00E61B0B" w:rsidRDefault="000A1791" w:rsidP="000A1791">
          <w:pPr>
            <w:pStyle w:val="CitaviBibliographyEntry"/>
          </w:pPr>
          <w:bookmarkStart w:id="46" w:name="_CTVL001e01604e000a84869b4ff48df5669fafe"/>
          <w:r w:rsidRPr="00E61B0B">
            <w:t xml:space="preserve">Slesina, W.; Fink, A. (2009): Kooperation von Arzten und Selbsthilfegruppen. Forschungsergebnisse. In: </w:t>
          </w:r>
          <w:bookmarkEnd w:id="46"/>
          <w:r w:rsidRPr="00E61B0B">
            <w:rPr>
              <w:i/>
            </w:rPr>
            <w:t xml:space="preserve">Bundesgesundheitsblatt, Gesundheitsforschung, Gesundheitsschutz </w:t>
          </w:r>
          <w:r w:rsidRPr="00E61B0B">
            <w:t>52 (1), S. 30–39. DOI: 10.1007/s00103-009-0745-4.</w:t>
          </w:r>
        </w:p>
        <w:p w:rsidR="000A1791" w:rsidRPr="00E61B0B" w:rsidRDefault="000A1791" w:rsidP="000A1791">
          <w:pPr>
            <w:pStyle w:val="CitaviBibliographyEntry"/>
          </w:pPr>
          <w:bookmarkStart w:id="47" w:name="_CTVL0015828b09a43454e45bc6f7fd32b730d4d"/>
          <w:r w:rsidRPr="00E61B0B">
            <w:t>Sonja Hedwig Konrad (2010): Umsetzung von Nachsorgeempfehlungen nach der medizinischen Rehabilitation.</w:t>
          </w:r>
        </w:p>
        <w:p w:rsidR="000A1791" w:rsidRPr="00E61B0B" w:rsidRDefault="000A1791" w:rsidP="000A1791">
          <w:pPr>
            <w:pStyle w:val="CitaviBibliographyEntry"/>
          </w:pPr>
          <w:bookmarkStart w:id="48" w:name="_CTVL001156aa7440da64bf88bfb610ab891cc58"/>
          <w:bookmarkEnd w:id="47"/>
          <w:r w:rsidRPr="00E61B0B">
            <w:lastRenderedPageBreak/>
            <w:t xml:space="preserve">Steffen, D. V.; Werle, L.; Steffen, R.; Steffen, M.; Steffen, S. (2012): Ambulante Suchtrehabilitation im höheren Lebensalter. In: </w:t>
          </w:r>
          <w:bookmarkEnd w:id="48"/>
          <w:r w:rsidRPr="00E61B0B">
            <w:rPr>
              <w:i/>
            </w:rPr>
            <w:t xml:space="preserve">Die Rehabilitation </w:t>
          </w:r>
          <w:r w:rsidRPr="00E61B0B">
            <w:t>51 (5), S. 326–331. DOI: 10.1055/s-0032-1311611.</w:t>
          </w:r>
        </w:p>
        <w:p w:rsidR="000A1791" w:rsidRPr="00E61B0B" w:rsidRDefault="000A1791" w:rsidP="000A1791">
          <w:pPr>
            <w:pStyle w:val="CitaviBibliographyEntry"/>
          </w:pPr>
          <w:bookmarkStart w:id="49" w:name="_CTVL001270df3174da44e49a237b8cfdee21f8e"/>
          <w:r w:rsidRPr="00E61B0B">
            <w:t>Verband Deutscher Rentenversicherungsträger (Hg.) (2003): 12. Rehabilitationswissenschaftlichen Kolloquium. Rehabilitation im Gesundheitssystem. Frankfurt am Main.</w:t>
          </w:r>
        </w:p>
        <w:p w:rsidR="00A26CEE" w:rsidRPr="00E61B0B" w:rsidRDefault="000A1791" w:rsidP="000A1791">
          <w:pPr>
            <w:pStyle w:val="CitaviBibliographyEntry"/>
          </w:pPr>
          <w:bookmarkStart w:id="50" w:name="_CTVL001f9232ef63e0a411b84f7ef81db211600"/>
          <w:bookmarkEnd w:id="49"/>
          <w:r w:rsidRPr="00E61B0B">
            <w:t xml:space="preserve">Weis, J.; Härter, M.; Schulte, H.; Klemperer, D. (2011): Patientenorientierung in der Onkologie. </w:t>
          </w:r>
          <w:r w:rsidRPr="00E61B0B">
            <w:rPr>
              <w:lang w:val="en-US"/>
            </w:rPr>
            <w:t xml:space="preserve">In: </w:t>
          </w:r>
          <w:bookmarkEnd w:id="50"/>
          <w:r w:rsidRPr="00E61B0B">
            <w:rPr>
              <w:i/>
              <w:lang w:val="en-US"/>
            </w:rPr>
            <w:t xml:space="preserve">Onkologe </w:t>
          </w:r>
          <w:r w:rsidRPr="00E61B0B">
            <w:rPr>
              <w:lang w:val="en-US"/>
            </w:rPr>
            <w:t>17 (12), S. 1115–1126. DOI: 10.1007/s00761-011-2146-1.</w:t>
          </w:r>
          <w:r w:rsidR="00A26CEE" w:rsidRPr="00E61B0B">
            <w:rPr>
              <w:lang w:val="en-US"/>
            </w:rPr>
            <w:fldChar w:fldCharType="end"/>
          </w:r>
        </w:p>
      </w:sdtContent>
    </w:sdt>
    <w:sectPr w:rsidR="00A26CEE" w:rsidRPr="00E61B0B" w:rsidSect="00711744">
      <w:headerReference w:type="even" r:id="rId17"/>
      <w:headerReference w:type="default" r:id="rId18"/>
      <w:footerReference w:type="even" r:id="rId19"/>
      <w:footerReference w:type="default" r:id="rId20"/>
      <w:headerReference w:type="first" r:id="rId21"/>
      <w:footerReference w:type="first" r:id="rId22"/>
      <w:pgSz w:w="11906" w:h="16838"/>
      <w:pgMar w:top="1417" w:right="1417" w:bottom="1134" w:left="1417" w:header="708" w:footer="708"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76A7B" w:rsidRDefault="00E76A7B" w:rsidP="00B22A57">
      <w:pPr>
        <w:spacing w:after="0" w:line="240" w:lineRule="auto"/>
      </w:pPr>
      <w:r>
        <w:separator/>
      </w:r>
    </w:p>
  </w:endnote>
  <w:endnote w:type="continuationSeparator" w:id="0">
    <w:p w:rsidR="00E76A7B" w:rsidRDefault="00E76A7B" w:rsidP="00B22A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Univers-Condensed">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AdvPS_THGULREG">
    <w:panose1 w:val="00000000000000000000"/>
    <w:charset w:val="00"/>
    <w:family w:val="auto"/>
    <w:notTrueType/>
    <w:pitch w:val="default"/>
    <w:sig w:usb0="00000003" w:usb1="00000000" w:usb2="00000000" w:usb3="00000000" w:csb0="00000001" w:csb1="00000000"/>
  </w:font>
  <w:font w:name="TimesNewRomanPSMT">
    <w:panose1 w:val="00000000000000000000"/>
    <w:charset w:val="00"/>
    <w:family w:val="roman"/>
    <w:notTrueType/>
    <w:pitch w:val="default"/>
    <w:sig w:usb0="00000003" w:usb1="00000000" w:usb2="00000000" w:usb3="00000000" w:csb0="00000001" w:csb1="00000000"/>
  </w:font>
  <w:font w:name="AdvPS_gure">
    <w:panose1 w:val="00000000000000000000"/>
    <w:charset w:val="00"/>
    <w:family w:val="auto"/>
    <w:notTrueType/>
    <w:pitch w:val="default"/>
    <w:sig w:usb0="00000003" w:usb1="00000000" w:usb2="00000000" w:usb3="00000000" w:csb0="00000001" w:csb1="00000000"/>
  </w:font>
  <w:font w:name="Times-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12B" w:rsidRDefault="0021212B">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79157803"/>
      <w:docPartObj>
        <w:docPartGallery w:val="Page Numbers (Bottom of Page)"/>
        <w:docPartUnique/>
      </w:docPartObj>
    </w:sdtPr>
    <w:sdtEndPr/>
    <w:sdtContent>
      <w:p w:rsidR="0021212B" w:rsidRDefault="0021212B" w:rsidP="00B22A57">
        <w:pPr>
          <w:pStyle w:val="Fuzeile"/>
          <w:jc w:val="center"/>
        </w:pPr>
        <w:r>
          <w:fldChar w:fldCharType="begin"/>
        </w:r>
        <w:r>
          <w:instrText>PAGE   \* MERGEFORMAT</w:instrText>
        </w:r>
        <w:r>
          <w:fldChar w:fldCharType="separate"/>
        </w:r>
        <w:r w:rsidR="00743ECF">
          <w:rPr>
            <w:noProof/>
          </w:rPr>
          <w:t>8</w:t>
        </w:r>
        <w: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12B" w:rsidRDefault="0021212B">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76A7B" w:rsidRDefault="00E76A7B" w:rsidP="00B22A57">
      <w:pPr>
        <w:spacing w:after="0" w:line="240" w:lineRule="auto"/>
      </w:pPr>
      <w:r>
        <w:separator/>
      </w:r>
    </w:p>
  </w:footnote>
  <w:footnote w:type="continuationSeparator" w:id="0">
    <w:p w:rsidR="00E76A7B" w:rsidRDefault="00E76A7B" w:rsidP="00B22A5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12B" w:rsidRDefault="0021212B">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12B" w:rsidRDefault="0021212B">
    <w:pPr>
      <w:pStyle w:val="Kopfzeile"/>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12B" w:rsidRDefault="0021212B">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56694D"/>
    <w:multiLevelType w:val="hybridMultilevel"/>
    <w:tmpl w:val="AEDEF282"/>
    <w:lvl w:ilvl="0" w:tplc="6886407E">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nsid w:val="10CA4853"/>
    <w:multiLevelType w:val="hybridMultilevel"/>
    <w:tmpl w:val="C9EE42D4"/>
    <w:lvl w:ilvl="0" w:tplc="CA7EDAE2">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1CEC52B8"/>
    <w:multiLevelType w:val="hybridMultilevel"/>
    <w:tmpl w:val="6D3611D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2ED0B09"/>
    <w:multiLevelType w:val="multilevel"/>
    <w:tmpl w:val="F350D0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2BA0493E"/>
    <w:multiLevelType w:val="hybridMultilevel"/>
    <w:tmpl w:val="40B6F7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2BD970EA"/>
    <w:multiLevelType w:val="hybridMultilevel"/>
    <w:tmpl w:val="FF424C4E"/>
    <w:lvl w:ilvl="0" w:tplc="04070001">
      <w:start w:val="1"/>
      <w:numFmt w:val="bullet"/>
      <w:lvlText w:val=""/>
      <w:lvlJc w:val="left"/>
      <w:pPr>
        <w:ind w:left="720" w:hanging="360"/>
      </w:pPr>
      <w:rPr>
        <w:rFonts w:ascii="Symbol" w:hAnsi="Symbol" w:hint="default"/>
      </w:rPr>
    </w:lvl>
    <w:lvl w:ilvl="1" w:tplc="A8DEB88A">
      <w:numFmt w:val="bullet"/>
      <w:lvlText w:val="–"/>
      <w:lvlJc w:val="left"/>
      <w:pPr>
        <w:ind w:left="1440" w:hanging="360"/>
      </w:pPr>
      <w:rPr>
        <w:rFonts w:ascii="Arial" w:eastAsiaTheme="minorHAnsi" w:hAnsi="Arial" w:cs="Arial"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2CFB41D3"/>
    <w:multiLevelType w:val="hybridMultilevel"/>
    <w:tmpl w:val="0930D1F6"/>
    <w:lvl w:ilvl="0" w:tplc="119C11E6">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37242F48"/>
    <w:multiLevelType w:val="hybridMultilevel"/>
    <w:tmpl w:val="AEDEF282"/>
    <w:lvl w:ilvl="0" w:tplc="6886407E">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nsid w:val="37532356"/>
    <w:multiLevelType w:val="hybridMultilevel"/>
    <w:tmpl w:val="310021A0"/>
    <w:lvl w:ilvl="0" w:tplc="C83640BE">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3B7C4D0F"/>
    <w:multiLevelType w:val="hybridMultilevel"/>
    <w:tmpl w:val="9AE82820"/>
    <w:lvl w:ilvl="0" w:tplc="A52E422A">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3BB3121D"/>
    <w:multiLevelType w:val="hybridMultilevel"/>
    <w:tmpl w:val="3AFC38D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3E1034A8"/>
    <w:multiLevelType w:val="hybridMultilevel"/>
    <w:tmpl w:val="AA0E452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49BA1D10"/>
    <w:multiLevelType w:val="hybridMultilevel"/>
    <w:tmpl w:val="99E6BC3C"/>
    <w:lvl w:ilvl="0" w:tplc="F8EAB5D0">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nsid w:val="4FFD70B1"/>
    <w:multiLevelType w:val="hybridMultilevel"/>
    <w:tmpl w:val="EFBEEA10"/>
    <w:lvl w:ilvl="0" w:tplc="FC8C53E2">
      <w:start w:val="1"/>
      <w:numFmt w:val="decimal"/>
      <w:lvlText w:val="%1.)"/>
      <w:lvlJc w:val="left"/>
      <w:pPr>
        <w:ind w:left="720" w:hanging="360"/>
      </w:pPr>
      <w:rPr>
        <w:rFonts w:asciiTheme="minorHAnsi" w:hAnsiTheme="minorHAnsi" w:cstheme="minorHAnsi"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502C7F5E"/>
    <w:multiLevelType w:val="hybridMultilevel"/>
    <w:tmpl w:val="99E6BC3C"/>
    <w:lvl w:ilvl="0" w:tplc="F8EAB5D0">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552D6E4A"/>
    <w:multiLevelType w:val="multilevel"/>
    <w:tmpl w:val="CC8EEB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56110CEC"/>
    <w:multiLevelType w:val="hybridMultilevel"/>
    <w:tmpl w:val="D6B2166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57F04B4C"/>
    <w:multiLevelType w:val="hybridMultilevel"/>
    <w:tmpl w:val="802C82DE"/>
    <w:lvl w:ilvl="0" w:tplc="7F72AE18">
      <w:numFmt w:val="bullet"/>
      <w:lvlText w:val="–"/>
      <w:lvlJc w:val="left"/>
      <w:pPr>
        <w:ind w:left="720" w:hanging="360"/>
      </w:pPr>
      <w:rPr>
        <w:rFonts w:ascii="Univers-Condensed" w:eastAsiaTheme="minorHAnsi" w:hAnsi="Univers-Condensed" w:cs="Univers-Condensed"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589C1A1C"/>
    <w:multiLevelType w:val="hybridMultilevel"/>
    <w:tmpl w:val="BCE4F476"/>
    <w:lvl w:ilvl="0" w:tplc="6A469FD6">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nsid w:val="59347628"/>
    <w:multiLevelType w:val="hybridMultilevel"/>
    <w:tmpl w:val="6018EED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nsid w:val="595D7C3B"/>
    <w:multiLevelType w:val="hybridMultilevel"/>
    <w:tmpl w:val="C6D2F394"/>
    <w:lvl w:ilvl="0" w:tplc="D3AAD728">
      <w:numFmt w:val="bullet"/>
      <w:lvlText w:val="-"/>
      <w:lvlJc w:val="left"/>
      <w:pPr>
        <w:ind w:left="1080" w:hanging="360"/>
      </w:pPr>
      <w:rPr>
        <w:rFonts w:ascii="Calibri" w:eastAsiaTheme="minorHAnsi" w:hAnsi="Calibri" w:cs="Calibri"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1">
    <w:nsid w:val="5C52758C"/>
    <w:multiLevelType w:val="hybridMultilevel"/>
    <w:tmpl w:val="A92C8C1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nsid w:val="5C917D87"/>
    <w:multiLevelType w:val="hybridMultilevel"/>
    <w:tmpl w:val="25A4490A"/>
    <w:lvl w:ilvl="0" w:tplc="7394546C">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nsid w:val="5E62256B"/>
    <w:multiLevelType w:val="hybridMultilevel"/>
    <w:tmpl w:val="68585F42"/>
    <w:lvl w:ilvl="0" w:tplc="6A469FD6">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nsid w:val="63C82D94"/>
    <w:multiLevelType w:val="multilevel"/>
    <w:tmpl w:val="738EA0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6ACE262D"/>
    <w:multiLevelType w:val="hybridMultilevel"/>
    <w:tmpl w:val="A55E8D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nsid w:val="70B77484"/>
    <w:multiLevelType w:val="hybridMultilevel"/>
    <w:tmpl w:val="9EF6C54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nsid w:val="70BE0621"/>
    <w:multiLevelType w:val="hybridMultilevel"/>
    <w:tmpl w:val="8852512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nsid w:val="728F38F0"/>
    <w:multiLevelType w:val="hybridMultilevel"/>
    <w:tmpl w:val="9AE82820"/>
    <w:lvl w:ilvl="0" w:tplc="A52E422A">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nsid w:val="78AB02CD"/>
    <w:multiLevelType w:val="hybridMultilevel"/>
    <w:tmpl w:val="A940975C"/>
    <w:lvl w:ilvl="0" w:tplc="BE8A6628">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
    <w:nsid w:val="7B0B14F4"/>
    <w:multiLevelType w:val="multilevel"/>
    <w:tmpl w:val="3646A4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7B4A1856"/>
    <w:multiLevelType w:val="multilevel"/>
    <w:tmpl w:val="91226E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9"/>
  </w:num>
  <w:num w:numId="2">
    <w:abstractNumId w:val="13"/>
  </w:num>
  <w:num w:numId="3">
    <w:abstractNumId w:val="1"/>
  </w:num>
  <w:num w:numId="4">
    <w:abstractNumId w:val="23"/>
  </w:num>
  <w:num w:numId="5">
    <w:abstractNumId w:val="18"/>
  </w:num>
  <w:num w:numId="6">
    <w:abstractNumId w:val="28"/>
  </w:num>
  <w:num w:numId="7">
    <w:abstractNumId w:val="7"/>
  </w:num>
  <w:num w:numId="8">
    <w:abstractNumId w:val="30"/>
  </w:num>
  <w:num w:numId="9">
    <w:abstractNumId w:val="15"/>
  </w:num>
  <w:num w:numId="10">
    <w:abstractNumId w:val="16"/>
  </w:num>
  <w:num w:numId="11">
    <w:abstractNumId w:val="22"/>
  </w:num>
  <w:num w:numId="12">
    <w:abstractNumId w:val="12"/>
  </w:num>
  <w:num w:numId="13">
    <w:abstractNumId w:val="14"/>
  </w:num>
  <w:num w:numId="14">
    <w:abstractNumId w:val="8"/>
  </w:num>
  <w:num w:numId="15">
    <w:abstractNumId w:val="20"/>
  </w:num>
  <w:num w:numId="16">
    <w:abstractNumId w:val="6"/>
  </w:num>
  <w:num w:numId="17">
    <w:abstractNumId w:val="25"/>
  </w:num>
  <w:num w:numId="18">
    <w:abstractNumId w:val="0"/>
  </w:num>
  <w:num w:numId="19">
    <w:abstractNumId w:val="9"/>
  </w:num>
  <w:num w:numId="20">
    <w:abstractNumId w:val="31"/>
  </w:num>
  <w:num w:numId="21">
    <w:abstractNumId w:val="4"/>
  </w:num>
  <w:num w:numId="22">
    <w:abstractNumId w:val="3"/>
  </w:num>
  <w:num w:numId="23">
    <w:abstractNumId w:val="24"/>
  </w:num>
  <w:num w:numId="24">
    <w:abstractNumId w:val="11"/>
  </w:num>
  <w:num w:numId="25">
    <w:abstractNumId w:val="5"/>
  </w:num>
  <w:num w:numId="26">
    <w:abstractNumId w:val="26"/>
  </w:num>
  <w:num w:numId="27">
    <w:abstractNumId w:val="21"/>
  </w:num>
  <w:num w:numId="28">
    <w:abstractNumId w:val="27"/>
  </w:num>
  <w:num w:numId="29">
    <w:abstractNumId w:val="17"/>
  </w:num>
  <w:num w:numId="30">
    <w:abstractNumId w:val="2"/>
  </w:num>
  <w:num w:numId="31">
    <w:abstractNumId w:val="19"/>
  </w:num>
  <w:num w:numId="3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5F0"/>
    <w:rsid w:val="00002A0E"/>
    <w:rsid w:val="00004230"/>
    <w:rsid w:val="00015707"/>
    <w:rsid w:val="00021C53"/>
    <w:rsid w:val="00022655"/>
    <w:rsid w:val="00027325"/>
    <w:rsid w:val="00053A22"/>
    <w:rsid w:val="00065032"/>
    <w:rsid w:val="00065BFA"/>
    <w:rsid w:val="0007422E"/>
    <w:rsid w:val="00076D3E"/>
    <w:rsid w:val="000826A4"/>
    <w:rsid w:val="00096EDD"/>
    <w:rsid w:val="000A085A"/>
    <w:rsid w:val="000A1791"/>
    <w:rsid w:val="000E4564"/>
    <w:rsid w:val="000F3C7D"/>
    <w:rsid w:val="00102594"/>
    <w:rsid w:val="001026C7"/>
    <w:rsid w:val="00103EF0"/>
    <w:rsid w:val="00106151"/>
    <w:rsid w:val="00121DE0"/>
    <w:rsid w:val="00144801"/>
    <w:rsid w:val="00150772"/>
    <w:rsid w:val="001556F5"/>
    <w:rsid w:val="0015799D"/>
    <w:rsid w:val="00182FEF"/>
    <w:rsid w:val="00195D2A"/>
    <w:rsid w:val="00195EF4"/>
    <w:rsid w:val="00197707"/>
    <w:rsid w:val="001A64CD"/>
    <w:rsid w:val="001C5EC9"/>
    <w:rsid w:val="001C7F45"/>
    <w:rsid w:val="001F51B7"/>
    <w:rsid w:val="0021212B"/>
    <w:rsid w:val="002264F8"/>
    <w:rsid w:val="0022770E"/>
    <w:rsid w:val="00232E14"/>
    <w:rsid w:val="00236825"/>
    <w:rsid w:val="00244111"/>
    <w:rsid w:val="00253CA2"/>
    <w:rsid w:val="00254C54"/>
    <w:rsid w:val="00257A93"/>
    <w:rsid w:val="002601C2"/>
    <w:rsid w:val="0028095A"/>
    <w:rsid w:val="002865F2"/>
    <w:rsid w:val="00297BA5"/>
    <w:rsid w:val="002B48D6"/>
    <w:rsid w:val="00344266"/>
    <w:rsid w:val="00346559"/>
    <w:rsid w:val="00347655"/>
    <w:rsid w:val="00353D93"/>
    <w:rsid w:val="0038130E"/>
    <w:rsid w:val="00397340"/>
    <w:rsid w:val="003B652B"/>
    <w:rsid w:val="003E077F"/>
    <w:rsid w:val="00433562"/>
    <w:rsid w:val="00434EFD"/>
    <w:rsid w:val="004441EA"/>
    <w:rsid w:val="004567D0"/>
    <w:rsid w:val="004629DC"/>
    <w:rsid w:val="004670A2"/>
    <w:rsid w:val="00470EE8"/>
    <w:rsid w:val="0049063A"/>
    <w:rsid w:val="00495506"/>
    <w:rsid w:val="00496C28"/>
    <w:rsid w:val="004B35A6"/>
    <w:rsid w:val="004C4682"/>
    <w:rsid w:val="004C768C"/>
    <w:rsid w:val="004E2678"/>
    <w:rsid w:val="00506CB6"/>
    <w:rsid w:val="00531476"/>
    <w:rsid w:val="00537C19"/>
    <w:rsid w:val="005544EB"/>
    <w:rsid w:val="005550EC"/>
    <w:rsid w:val="005552C3"/>
    <w:rsid w:val="0056328C"/>
    <w:rsid w:val="005660BE"/>
    <w:rsid w:val="0056612B"/>
    <w:rsid w:val="005A519B"/>
    <w:rsid w:val="005B4F8C"/>
    <w:rsid w:val="005C6EFD"/>
    <w:rsid w:val="005D1A71"/>
    <w:rsid w:val="005D233D"/>
    <w:rsid w:val="005E1F4D"/>
    <w:rsid w:val="005E7774"/>
    <w:rsid w:val="005F3296"/>
    <w:rsid w:val="00604D9E"/>
    <w:rsid w:val="00611F77"/>
    <w:rsid w:val="0062045C"/>
    <w:rsid w:val="00625738"/>
    <w:rsid w:val="00625AEF"/>
    <w:rsid w:val="00627958"/>
    <w:rsid w:val="0065075F"/>
    <w:rsid w:val="006672BC"/>
    <w:rsid w:val="00682574"/>
    <w:rsid w:val="0068712F"/>
    <w:rsid w:val="006902B5"/>
    <w:rsid w:val="006C67BB"/>
    <w:rsid w:val="006D1C26"/>
    <w:rsid w:val="006E0F22"/>
    <w:rsid w:val="006E1E15"/>
    <w:rsid w:val="006E4B03"/>
    <w:rsid w:val="006E76D9"/>
    <w:rsid w:val="006F1446"/>
    <w:rsid w:val="006F3BD0"/>
    <w:rsid w:val="00711744"/>
    <w:rsid w:val="0072343C"/>
    <w:rsid w:val="007270D7"/>
    <w:rsid w:val="00733B08"/>
    <w:rsid w:val="0074325A"/>
    <w:rsid w:val="00743ECF"/>
    <w:rsid w:val="00754B3A"/>
    <w:rsid w:val="007626FB"/>
    <w:rsid w:val="00782B3D"/>
    <w:rsid w:val="007866B7"/>
    <w:rsid w:val="00786F32"/>
    <w:rsid w:val="007900CD"/>
    <w:rsid w:val="0079457B"/>
    <w:rsid w:val="007A4890"/>
    <w:rsid w:val="007C52F0"/>
    <w:rsid w:val="007C5E1C"/>
    <w:rsid w:val="007F5E5B"/>
    <w:rsid w:val="008037D7"/>
    <w:rsid w:val="00805CB7"/>
    <w:rsid w:val="00880C77"/>
    <w:rsid w:val="00884A14"/>
    <w:rsid w:val="0089215A"/>
    <w:rsid w:val="008A6761"/>
    <w:rsid w:val="008B2BF0"/>
    <w:rsid w:val="008B51D3"/>
    <w:rsid w:val="008C2FA8"/>
    <w:rsid w:val="008D6CE8"/>
    <w:rsid w:val="008D6D31"/>
    <w:rsid w:val="008E4E42"/>
    <w:rsid w:val="00910F70"/>
    <w:rsid w:val="0091352D"/>
    <w:rsid w:val="00927BA3"/>
    <w:rsid w:val="0093031C"/>
    <w:rsid w:val="00931CD0"/>
    <w:rsid w:val="00931D81"/>
    <w:rsid w:val="00933D91"/>
    <w:rsid w:val="009507AC"/>
    <w:rsid w:val="0095425D"/>
    <w:rsid w:val="00970DB7"/>
    <w:rsid w:val="00971FA6"/>
    <w:rsid w:val="009723E0"/>
    <w:rsid w:val="009B531D"/>
    <w:rsid w:val="009B7FC1"/>
    <w:rsid w:val="009D4E72"/>
    <w:rsid w:val="009E44AE"/>
    <w:rsid w:val="00A05FBC"/>
    <w:rsid w:val="00A154D7"/>
    <w:rsid w:val="00A24816"/>
    <w:rsid w:val="00A26400"/>
    <w:rsid w:val="00A26CEE"/>
    <w:rsid w:val="00A34225"/>
    <w:rsid w:val="00A37890"/>
    <w:rsid w:val="00A52DFF"/>
    <w:rsid w:val="00A90DF6"/>
    <w:rsid w:val="00AB5816"/>
    <w:rsid w:val="00AB7DEE"/>
    <w:rsid w:val="00AD0040"/>
    <w:rsid w:val="00AE19C0"/>
    <w:rsid w:val="00AF48D2"/>
    <w:rsid w:val="00B013D1"/>
    <w:rsid w:val="00B16D04"/>
    <w:rsid w:val="00B22A57"/>
    <w:rsid w:val="00B33793"/>
    <w:rsid w:val="00B77104"/>
    <w:rsid w:val="00B947A8"/>
    <w:rsid w:val="00BC0296"/>
    <w:rsid w:val="00BD5333"/>
    <w:rsid w:val="00BF34A0"/>
    <w:rsid w:val="00BF6460"/>
    <w:rsid w:val="00C01AE4"/>
    <w:rsid w:val="00C04E55"/>
    <w:rsid w:val="00C056E9"/>
    <w:rsid w:val="00C30752"/>
    <w:rsid w:val="00C40F6A"/>
    <w:rsid w:val="00C477FB"/>
    <w:rsid w:val="00C92191"/>
    <w:rsid w:val="00CA11C0"/>
    <w:rsid w:val="00CA4E33"/>
    <w:rsid w:val="00CC78ED"/>
    <w:rsid w:val="00D16593"/>
    <w:rsid w:val="00D37727"/>
    <w:rsid w:val="00D4289A"/>
    <w:rsid w:val="00D431E9"/>
    <w:rsid w:val="00D43ABA"/>
    <w:rsid w:val="00D839BE"/>
    <w:rsid w:val="00D9328E"/>
    <w:rsid w:val="00D95B37"/>
    <w:rsid w:val="00DA1968"/>
    <w:rsid w:val="00DB22F9"/>
    <w:rsid w:val="00DC252E"/>
    <w:rsid w:val="00DE2CB1"/>
    <w:rsid w:val="00DF2133"/>
    <w:rsid w:val="00E01E7C"/>
    <w:rsid w:val="00E10ED1"/>
    <w:rsid w:val="00E11CCD"/>
    <w:rsid w:val="00E37651"/>
    <w:rsid w:val="00E41050"/>
    <w:rsid w:val="00E4247E"/>
    <w:rsid w:val="00E61B0B"/>
    <w:rsid w:val="00E718EA"/>
    <w:rsid w:val="00E76A7B"/>
    <w:rsid w:val="00E77EA5"/>
    <w:rsid w:val="00E85857"/>
    <w:rsid w:val="00E94731"/>
    <w:rsid w:val="00EA2B27"/>
    <w:rsid w:val="00EC3E78"/>
    <w:rsid w:val="00EC620B"/>
    <w:rsid w:val="00EC7D54"/>
    <w:rsid w:val="00ED2287"/>
    <w:rsid w:val="00ED7BAE"/>
    <w:rsid w:val="00F17546"/>
    <w:rsid w:val="00F22A59"/>
    <w:rsid w:val="00F23270"/>
    <w:rsid w:val="00F610BE"/>
    <w:rsid w:val="00F617C0"/>
    <w:rsid w:val="00F678D4"/>
    <w:rsid w:val="00F818A3"/>
    <w:rsid w:val="00F83321"/>
    <w:rsid w:val="00F835F0"/>
    <w:rsid w:val="00F83747"/>
    <w:rsid w:val="00FC6488"/>
    <w:rsid w:val="00FD7AAF"/>
    <w:rsid w:val="00FE5332"/>
    <w:rsid w:val="00FF00F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1">
    <w:name w:val="heading 1"/>
    <w:basedOn w:val="Standard"/>
    <w:next w:val="Standard"/>
    <w:link w:val="berschrift1Zchn"/>
    <w:uiPriority w:val="9"/>
    <w:qFormat/>
    <w:rsid w:val="00121DE0"/>
    <w:pPr>
      <w:keepNext/>
      <w:keepLines/>
      <w:spacing w:before="480"/>
      <w:outlineLvl w:val="0"/>
    </w:pPr>
    <w:rPr>
      <w:rFonts w:asciiTheme="majorHAnsi" w:eastAsiaTheme="majorEastAsia" w:hAnsiTheme="majorHAnsi" w:cstheme="majorBidi"/>
      <w:b/>
      <w:bCs/>
      <w:sz w:val="24"/>
      <w:szCs w:val="28"/>
    </w:rPr>
  </w:style>
  <w:style w:type="paragraph" w:styleId="berschrift2">
    <w:name w:val="heading 2"/>
    <w:basedOn w:val="Standard"/>
    <w:next w:val="Standard"/>
    <w:link w:val="berschrift2Zchn"/>
    <w:uiPriority w:val="9"/>
    <w:unhideWhenUsed/>
    <w:qFormat/>
    <w:rsid w:val="00121DE0"/>
    <w:pPr>
      <w:keepNext/>
      <w:keepLines/>
      <w:spacing w:before="300"/>
      <w:outlineLvl w:val="1"/>
    </w:pPr>
    <w:rPr>
      <w:rFonts w:asciiTheme="majorHAnsi" w:eastAsiaTheme="majorEastAsia" w:hAnsiTheme="majorHAnsi" w:cstheme="majorBidi"/>
      <w:b/>
      <w:bCs/>
      <w:sz w:val="24"/>
      <w:szCs w:val="26"/>
    </w:rPr>
  </w:style>
  <w:style w:type="paragraph" w:styleId="berschrift3">
    <w:name w:val="heading 3"/>
    <w:basedOn w:val="Standard"/>
    <w:next w:val="Standard"/>
    <w:link w:val="berschrift3Zchn"/>
    <w:uiPriority w:val="9"/>
    <w:unhideWhenUsed/>
    <w:qFormat/>
    <w:rsid w:val="00121DE0"/>
    <w:pPr>
      <w:keepNext/>
      <w:keepLines/>
      <w:spacing w:before="200"/>
      <w:outlineLvl w:val="2"/>
    </w:pPr>
    <w:rPr>
      <w:rFonts w:asciiTheme="majorHAnsi" w:eastAsiaTheme="majorEastAsia" w:hAnsiTheme="majorHAnsi" w:cstheme="majorBidi"/>
      <w:b/>
      <w:bCs/>
    </w:rPr>
  </w:style>
  <w:style w:type="paragraph" w:styleId="berschrift4">
    <w:name w:val="heading 4"/>
    <w:basedOn w:val="Standard"/>
    <w:next w:val="Standard"/>
    <w:link w:val="berschrift4Zchn"/>
    <w:uiPriority w:val="9"/>
    <w:unhideWhenUsed/>
    <w:qFormat/>
    <w:rsid w:val="00A26CEE"/>
    <w:pPr>
      <w:keepNext/>
      <w:keepLines/>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A26CEE"/>
    <w:pPr>
      <w:keepNext/>
      <w:keepLines/>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A26CEE"/>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A26CEE"/>
    <w:pPr>
      <w:keepNext/>
      <w:keepLines/>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A26CEE"/>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A26CEE"/>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59"/>
    <w:rsid w:val="00F835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733B08"/>
    <w:pPr>
      <w:ind w:left="720"/>
      <w:contextualSpacing/>
    </w:pPr>
  </w:style>
  <w:style w:type="paragraph" w:styleId="Sprechblasentext">
    <w:name w:val="Balloon Text"/>
    <w:basedOn w:val="Standard"/>
    <w:link w:val="SprechblasentextZchn"/>
    <w:uiPriority w:val="99"/>
    <w:semiHidden/>
    <w:unhideWhenUsed/>
    <w:rsid w:val="00DF2133"/>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DF2133"/>
    <w:rPr>
      <w:rFonts w:ascii="Tahoma" w:hAnsi="Tahoma" w:cs="Tahoma"/>
      <w:sz w:val="16"/>
      <w:szCs w:val="16"/>
    </w:rPr>
  </w:style>
  <w:style w:type="character" w:customStyle="1" w:styleId="highlight2">
    <w:name w:val="highlight2"/>
    <w:basedOn w:val="Absatz-Standardschriftart"/>
    <w:rsid w:val="00F23270"/>
  </w:style>
  <w:style w:type="character" w:customStyle="1" w:styleId="hithilite3">
    <w:name w:val="hithilite3"/>
    <w:basedOn w:val="Absatz-Standardschriftart"/>
    <w:rsid w:val="009507AC"/>
    <w:rPr>
      <w:shd w:val="clear" w:color="auto" w:fill="FFFF00"/>
    </w:rPr>
  </w:style>
  <w:style w:type="character" w:styleId="Hyperlink">
    <w:name w:val="Hyperlink"/>
    <w:basedOn w:val="Absatz-Standardschriftart"/>
    <w:uiPriority w:val="99"/>
    <w:unhideWhenUsed/>
    <w:rsid w:val="009507AC"/>
    <w:rPr>
      <w:color w:val="0000FF" w:themeColor="hyperlink"/>
      <w:u w:val="single"/>
    </w:rPr>
  </w:style>
  <w:style w:type="character" w:customStyle="1" w:styleId="berschrift1Zchn">
    <w:name w:val="Überschrift 1 Zchn"/>
    <w:basedOn w:val="Absatz-Standardschriftart"/>
    <w:link w:val="berschrift1"/>
    <w:uiPriority w:val="9"/>
    <w:rsid w:val="00121DE0"/>
    <w:rPr>
      <w:rFonts w:asciiTheme="majorHAnsi" w:eastAsiaTheme="majorEastAsia" w:hAnsiTheme="majorHAnsi" w:cstheme="majorBidi"/>
      <w:b/>
      <w:bCs/>
      <w:sz w:val="24"/>
      <w:szCs w:val="28"/>
    </w:rPr>
  </w:style>
  <w:style w:type="character" w:customStyle="1" w:styleId="berschrift2Zchn">
    <w:name w:val="Überschrift 2 Zchn"/>
    <w:basedOn w:val="Absatz-Standardschriftart"/>
    <w:link w:val="berschrift2"/>
    <w:uiPriority w:val="9"/>
    <w:rsid w:val="00121DE0"/>
    <w:rPr>
      <w:rFonts w:asciiTheme="majorHAnsi" w:eastAsiaTheme="majorEastAsia" w:hAnsiTheme="majorHAnsi" w:cstheme="majorBidi"/>
      <w:b/>
      <w:bCs/>
      <w:sz w:val="24"/>
      <w:szCs w:val="26"/>
    </w:rPr>
  </w:style>
  <w:style w:type="character" w:styleId="Platzhaltertext">
    <w:name w:val="Placeholder Text"/>
    <w:basedOn w:val="Absatz-Standardschriftart"/>
    <w:uiPriority w:val="99"/>
    <w:semiHidden/>
    <w:rsid w:val="00A26CEE"/>
    <w:rPr>
      <w:color w:val="808080"/>
    </w:rPr>
  </w:style>
  <w:style w:type="paragraph" w:customStyle="1" w:styleId="CitaviBibliographyEntry">
    <w:name w:val="Citavi Bibliography Entry"/>
    <w:basedOn w:val="Standard"/>
    <w:link w:val="CitaviBibliographyEntryZchn"/>
    <w:rsid w:val="00A26CEE"/>
    <w:pPr>
      <w:spacing w:after="120"/>
    </w:pPr>
  </w:style>
  <w:style w:type="character" w:customStyle="1" w:styleId="CitaviBibliographyEntryZchn">
    <w:name w:val="Citavi Bibliography Entry Zchn"/>
    <w:basedOn w:val="Absatz-Standardschriftart"/>
    <w:link w:val="CitaviBibliographyEntry"/>
    <w:rsid w:val="00A26CEE"/>
  </w:style>
  <w:style w:type="paragraph" w:customStyle="1" w:styleId="CitaviBibliographyHeading">
    <w:name w:val="Citavi Bibliography Heading"/>
    <w:basedOn w:val="berschrift1"/>
    <w:link w:val="CitaviBibliographyHeadingZchn"/>
    <w:rsid w:val="00A26CEE"/>
  </w:style>
  <w:style w:type="character" w:customStyle="1" w:styleId="CitaviBibliographyHeadingZchn">
    <w:name w:val="Citavi Bibliography Heading Zchn"/>
    <w:basedOn w:val="Absatz-Standardschriftart"/>
    <w:link w:val="CitaviBibliographyHeading"/>
    <w:rsid w:val="00A26CEE"/>
    <w:rPr>
      <w:rFonts w:asciiTheme="majorHAnsi" w:eastAsiaTheme="majorEastAsia" w:hAnsiTheme="majorHAnsi" w:cstheme="majorBidi"/>
      <w:b/>
      <w:bCs/>
      <w:color w:val="365F91" w:themeColor="accent1" w:themeShade="BF"/>
      <w:sz w:val="28"/>
      <w:szCs w:val="28"/>
    </w:rPr>
  </w:style>
  <w:style w:type="paragraph" w:customStyle="1" w:styleId="CitaviBibliographySubheading1">
    <w:name w:val="Citavi Bibliography Subheading 1"/>
    <w:basedOn w:val="berschrift2"/>
    <w:link w:val="CitaviBibliographySubheading1Zchn"/>
    <w:rsid w:val="00A26CEE"/>
    <w:pPr>
      <w:spacing w:line="240" w:lineRule="auto"/>
      <w:outlineLvl w:val="9"/>
    </w:pPr>
    <w:rPr>
      <w:rFonts w:cstheme="minorHAnsi"/>
      <w:szCs w:val="18"/>
    </w:rPr>
  </w:style>
  <w:style w:type="character" w:customStyle="1" w:styleId="CitaviBibliographySubheading1Zchn">
    <w:name w:val="Citavi Bibliography Subheading 1 Zchn"/>
    <w:basedOn w:val="Absatz-Standardschriftart"/>
    <w:link w:val="CitaviBibliographySubheading1"/>
    <w:rsid w:val="00A26CEE"/>
    <w:rPr>
      <w:rFonts w:asciiTheme="majorHAnsi" w:eastAsiaTheme="majorEastAsia" w:hAnsiTheme="majorHAnsi" w:cstheme="minorHAnsi"/>
      <w:b/>
      <w:bCs/>
      <w:color w:val="4F81BD" w:themeColor="accent1"/>
      <w:sz w:val="26"/>
      <w:szCs w:val="18"/>
    </w:rPr>
  </w:style>
  <w:style w:type="paragraph" w:customStyle="1" w:styleId="CitaviBibliographySubheading2">
    <w:name w:val="Citavi Bibliography Subheading 2"/>
    <w:basedOn w:val="berschrift3"/>
    <w:link w:val="CitaviBibliographySubheading2Zchn"/>
    <w:rsid w:val="00A26CEE"/>
    <w:pPr>
      <w:spacing w:line="240" w:lineRule="auto"/>
      <w:outlineLvl w:val="9"/>
    </w:pPr>
    <w:rPr>
      <w:rFonts w:cstheme="minorHAnsi"/>
      <w:szCs w:val="18"/>
    </w:rPr>
  </w:style>
  <w:style w:type="character" w:customStyle="1" w:styleId="CitaviBibliographySubheading2Zchn">
    <w:name w:val="Citavi Bibliography Subheading 2 Zchn"/>
    <w:basedOn w:val="Absatz-Standardschriftart"/>
    <w:link w:val="CitaviBibliographySubheading2"/>
    <w:rsid w:val="00A26CEE"/>
    <w:rPr>
      <w:rFonts w:asciiTheme="majorHAnsi" w:eastAsiaTheme="majorEastAsia" w:hAnsiTheme="majorHAnsi" w:cstheme="minorHAnsi"/>
      <w:b/>
      <w:bCs/>
      <w:color w:val="4F81BD" w:themeColor="accent1"/>
      <w:szCs w:val="18"/>
    </w:rPr>
  </w:style>
  <w:style w:type="character" w:customStyle="1" w:styleId="berschrift3Zchn">
    <w:name w:val="Überschrift 3 Zchn"/>
    <w:basedOn w:val="Absatz-Standardschriftart"/>
    <w:link w:val="berschrift3"/>
    <w:uiPriority w:val="9"/>
    <w:rsid w:val="00121DE0"/>
    <w:rPr>
      <w:rFonts w:asciiTheme="majorHAnsi" w:eastAsiaTheme="majorEastAsia" w:hAnsiTheme="majorHAnsi" w:cstheme="majorBidi"/>
      <w:b/>
      <w:bCs/>
    </w:rPr>
  </w:style>
  <w:style w:type="paragraph" w:customStyle="1" w:styleId="CitaviBibliographySubheading3">
    <w:name w:val="Citavi Bibliography Subheading 3"/>
    <w:basedOn w:val="berschrift4"/>
    <w:link w:val="CitaviBibliographySubheading3Zchn"/>
    <w:rsid w:val="00A26CEE"/>
    <w:pPr>
      <w:spacing w:line="240" w:lineRule="auto"/>
      <w:outlineLvl w:val="9"/>
    </w:pPr>
    <w:rPr>
      <w:rFonts w:cstheme="minorHAnsi"/>
      <w:szCs w:val="18"/>
    </w:rPr>
  </w:style>
  <w:style w:type="character" w:customStyle="1" w:styleId="CitaviBibliographySubheading3Zchn">
    <w:name w:val="Citavi Bibliography Subheading 3 Zchn"/>
    <w:basedOn w:val="Absatz-Standardschriftart"/>
    <w:link w:val="CitaviBibliographySubheading3"/>
    <w:rsid w:val="00A26CEE"/>
    <w:rPr>
      <w:rFonts w:asciiTheme="majorHAnsi" w:eastAsiaTheme="majorEastAsia" w:hAnsiTheme="majorHAnsi" w:cstheme="minorHAnsi"/>
      <w:b/>
      <w:bCs/>
      <w:i/>
      <w:iCs/>
      <w:color w:val="4F81BD" w:themeColor="accent1"/>
      <w:szCs w:val="18"/>
    </w:rPr>
  </w:style>
  <w:style w:type="character" w:customStyle="1" w:styleId="berschrift4Zchn">
    <w:name w:val="Überschrift 4 Zchn"/>
    <w:basedOn w:val="Absatz-Standardschriftart"/>
    <w:link w:val="berschrift4"/>
    <w:uiPriority w:val="9"/>
    <w:rsid w:val="00A26CEE"/>
    <w:rPr>
      <w:rFonts w:asciiTheme="majorHAnsi" w:eastAsiaTheme="majorEastAsia" w:hAnsiTheme="majorHAnsi" w:cstheme="majorBidi"/>
      <w:b/>
      <w:bCs/>
      <w:i/>
      <w:iCs/>
      <w:color w:val="4F81BD" w:themeColor="accent1"/>
    </w:rPr>
  </w:style>
  <w:style w:type="paragraph" w:customStyle="1" w:styleId="CitaviBibliographySubheading4">
    <w:name w:val="Citavi Bibliography Subheading 4"/>
    <w:basedOn w:val="berschrift5"/>
    <w:link w:val="CitaviBibliographySubheading4Zchn"/>
    <w:rsid w:val="00A26CEE"/>
    <w:pPr>
      <w:spacing w:line="240" w:lineRule="auto"/>
      <w:outlineLvl w:val="9"/>
    </w:pPr>
    <w:rPr>
      <w:rFonts w:cstheme="minorHAnsi"/>
      <w:szCs w:val="18"/>
    </w:rPr>
  </w:style>
  <w:style w:type="character" w:customStyle="1" w:styleId="CitaviBibliographySubheading4Zchn">
    <w:name w:val="Citavi Bibliography Subheading 4 Zchn"/>
    <w:basedOn w:val="Absatz-Standardschriftart"/>
    <w:link w:val="CitaviBibliographySubheading4"/>
    <w:rsid w:val="00A26CEE"/>
    <w:rPr>
      <w:rFonts w:asciiTheme="majorHAnsi" w:eastAsiaTheme="majorEastAsia" w:hAnsiTheme="majorHAnsi" w:cstheme="minorHAnsi"/>
      <w:color w:val="243F60" w:themeColor="accent1" w:themeShade="7F"/>
      <w:szCs w:val="18"/>
    </w:rPr>
  </w:style>
  <w:style w:type="character" w:customStyle="1" w:styleId="berschrift5Zchn">
    <w:name w:val="Überschrift 5 Zchn"/>
    <w:basedOn w:val="Absatz-Standardschriftart"/>
    <w:link w:val="berschrift5"/>
    <w:uiPriority w:val="9"/>
    <w:semiHidden/>
    <w:rsid w:val="00A26CEE"/>
    <w:rPr>
      <w:rFonts w:asciiTheme="majorHAnsi" w:eastAsiaTheme="majorEastAsia" w:hAnsiTheme="majorHAnsi" w:cstheme="majorBidi"/>
      <w:color w:val="243F60" w:themeColor="accent1" w:themeShade="7F"/>
    </w:rPr>
  </w:style>
  <w:style w:type="paragraph" w:customStyle="1" w:styleId="CitaviBibliographySubheading5">
    <w:name w:val="Citavi Bibliography Subheading 5"/>
    <w:basedOn w:val="berschrift6"/>
    <w:link w:val="CitaviBibliographySubheading5Zchn"/>
    <w:rsid w:val="00A26CEE"/>
    <w:pPr>
      <w:spacing w:line="240" w:lineRule="auto"/>
      <w:outlineLvl w:val="9"/>
    </w:pPr>
    <w:rPr>
      <w:rFonts w:cstheme="minorHAnsi"/>
      <w:szCs w:val="18"/>
    </w:rPr>
  </w:style>
  <w:style w:type="character" w:customStyle="1" w:styleId="CitaviBibliographySubheading5Zchn">
    <w:name w:val="Citavi Bibliography Subheading 5 Zchn"/>
    <w:basedOn w:val="Absatz-Standardschriftart"/>
    <w:link w:val="CitaviBibliographySubheading5"/>
    <w:rsid w:val="00A26CEE"/>
    <w:rPr>
      <w:rFonts w:asciiTheme="majorHAnsi" w:eastAsiaTheme="majorEastAsia" w:hAnsiTheme="majorHAnsi" w:cstheme="minorHAnsi"/>
      <w:i/>
      <w:iCs/>
      <w:color w:val="243F60" w:themeColor="accent1" w:themeShade="7F"/>
      <w:szCs w:val="18"/>
    </w:rPr>
  </w:style>
  <w:style w:type="character" w:customStyle="1" w:styleId="berschrift6Zchn">
    <w:name w:val="Überschrift 6 Zchn"/>
    <w:basedOn w:val="Absatz-Standardschriftart"/>
    <w:link w:val="berschrift6"/>
    <w:uiPriority w:val="9"/>
    <w:semiHidden/>
    <w:rsid w:val="00A26CEE"/>
    <w:rPr>
      <w:rFonts w:asciiTheme="majorHAnsi" w:eastAsiaTheme="majorEastAsia" w:hAnsiTheme="majorHAnsi" w:cstheme="majorBidi"/>
      <w:i/>
      <w:iCs/>
      <w:color w:val="243F60" w:themeColor="accent1" w:themeShade="7F"/>
    </w:rPr>
  </w:style>
  <w:style w:type="paragraph" w:customStyle="1" w:styleId="CitaviBibliographySubheading6">
    <w:name w:val="Citavi Bibliography Subheading 6"/>
    <w:basedOn w:val="berschrift7"/>
    <w:link w:val="CitaviBibliographySubheading6Zchn"/>
    <w:rsid w:val="00A26CEE"/>
    <w:pPr>
      <w:spacing w:line="240" w:lineRule="auto"/>
      <w:outlineLvl w:val="9"/>
    </w:pPr>
    <w:rPr>
      <w:rFonts w:cstheme="minorHAnsi"/>
      <w:szCs w:val="18"/>
    </w:rPr>
  </w:style>
  <w:style w:type="character" w:customStyle="1" w:styleId="CitaviBibliographySubheading6Zchn">
    <w:name w:val="Citavi Bibliography Subheading 6 Zchn"/>
    <w:basedOn w:val="Absatz-Standardschriftart"/>
    <w:link w:val="CitaviBibliographySubheading6"/>
    <w:rsid w:val="00A26CEE"/>
    <w:rPr>
      <w:rFonts w:asciiTheme="majorHAnsi" w:eastAsiaTheme="majorEastAsia" w:hAnsiTheme="majorHAnsi" w:cstheme="minorHAnsi"/>
      <w:i/>
      <w:iCs/>
      <w:color w:val="404040" w:themeColor="text1" w:themeTint="BF"/>
      <w:szCs w:val="18"/>
    </w:rPr>
  </w:style>
  <w:style w:type="character" w:customStyle="1" w:styleId="berschrift7Zchn">
    <w:name w:val="Überschrift 7 Zchn"/>
    <w:basedOn w:val="Absatz-Standardschriftart"/>
    <w:link w:val="berschrift7"/>
    <w:uiPriority w:val="9"/>
    <w:semiHidden/>
    <w:rsid w:val="00A26CEE"/>
    <w:rPr>
      <w:rFonts w:asciiTheme="majorHAnsi" w:eastAsiaTheme="majorEastAsia" w:hAnsiTheme="majorHAnsi" w:cstheme="majorBidi"/>
      <w:i/>
      <w:iCs/>
      <w:color w:val="404040" w:themeColor="text1" w:themeTint="BF"/>
    </w:rPr>
  </w:style>
  <w:style w:type="paragraph" w:customStyle="1" w:styleId="CitaviBibliographySubheading7">
    <w:name w:val="Citavi Bibliography Subheading 7"/>
    <w:basedOn w:val="berschrift8"/>
    <w:link w:val="CitaviBibliographySubheading7Zchn"/>
    <w:rsid w:val="00A26CEE"/>
    <w:pPr>
      <w:spacing w:line="240" w:lineRule="auto"/>
      <w:outlineLvl w:val="9"/>
    </w:pPr>
    <w:rPr>
      <w:rFonts w:cstheme="minorHAnsi"/>
      <w:szCs w:val="18"/>
    </w:rPr>
  </w:style>
  <w:style w:type="character" w:customStyle="1" w:styleId="CitaviBibliographySubheading7Zchn">
    <w:name w:val="Citavi Bibliography Subheading 7 Zchn"/>
    <w:basedOn w:val="Absatz-Standardschriftart"/>
    <w:link w:val="CitaviBibliographySubheading7"/>
    <w:rsid w:val="00A26CEE"/>
    <w:rPr>
      <w:rFonts w:asciiTheme="majorHAnsi" w:eastAsiaTheme="majorEastAsia" w:hAnsiTheme="majorHAnsi" w:cstheme="minorHAnsi"/>
      <w:color w:val="404040" w:themeColor="text1" w:themeTint="BF"/>
      <w:sz w:val="20"/>
      <w:szCs w:val="18"/>
    </w:rPr>
  </w:style>
  <w:style w:type="character" w:customStyle="1" w:styleId="berschrift8Zchn">
    <w:name w:val="Überschrift 8 Zchn"/>
    <w:basedOn w:val="Absatz-Standardschriftart"/>
    <w:link w:val="berschrift8"/>
    <w:uiPriority w:val="9"/>
    <w:semiHidden/>
    <w:rsid w:val="00A26CEE"/>
    <w:rPr>
      <w:rFonts w:asciiTheme="majorHAnsi" w:eastAsiaTheme="majorEastAsia" w:hAnsiTheme="majorHAnsi" w:cstheme="majorBidi"/>
      <w:color w:val="404040" w:themeColor="text1" w:themeTint="BF"/>
      <w:sz w:val="20"/>
      <w:szCs w:val="20"/>
    </w:rPr>
  </w:style>
  <w:style w:type="paragraph" w:customStyle="1" w:styleId="CitaviBibliographySubheading8">
    <w:name w:val="Citavi Bibliography Subheading 8"/>
    <w:basedOn w:val="berschrift9"/>
    <w:link w:val="CitaviBibliographySubheading8Zchn"/>
    <w:rsid w:val="00A26CEE"/>
    <w:pPr>
      <w:spacing w:line="240" w:lineRule="auto"/>
      <w:outlineLvl w:val="9"/>
    </w:pPr>
    <w:rPr>
      <w:rFonts w:cstheme="minorHAnsi"/>
      <w:szCs w:val="18"/>
    </w:rPr>
  </w:style>
  <w:style w:type="character" w:customStyle="1" w:styleId="CitaviBibliographySubheading8Zchn">
    <w:name w:val="Citavi Bibliography Subheading 8 Zchn"/>
    <w:basedOn w:val="Absatz-Standardschriftart"/>
    <w:link w:val="CitaviBibliographySubheading8"/>
    <w:rsid w:val="00A26CEE"/>
    <w:rPr>
      <w:rFonts w:asciiTheme="majorHAnsi" w:eastAsiaTheme="majorEastAsia" w:hAnsiTheme="majorHAnsi" w:cstheme="minorHAnsi"/>
      <w:i/>
      <w:iCs/>
      <w:color w:val="404040" w:themeColor="text1" w:themeTint="BF"/>
      <w:sz w:val="20"/>
      <w:szCs w:val="18"/>
    </w:rPr>
  </w:style>
  <w:style w:type="character" w:customStyle="1" w:styleId="berschrift9Zchn">
    <w:name w:val="Überschrift 9 Zchn"/>
    <w:basedOn w:val="Absatz-Standardschriftart"/>
    <w:link w:val="berschrift9"/>
    <w:uiPriority w:val="9"/>
    <w:semiHidden/>
    <w:rsid w:val="00A26CEE"/>
    <w:rPr>
      <w:rFonts w:asciiTheme="majorHAnsi" w:eastAsiaTheme="majorEastAsia" w:hAnsiTheme="majorHAnsi" w:cstheme="majorBidi"/>
      <w:i/>
      <w:iCs/>
      <w:color w:val="404040" w:themeColor="text1" w:themeTint="BF"/>
      <w:sz w:val="20"/>
      <w:szCs w:val="20"/>
    </w:rPr>
  </w:style>
  <w:style w:type="paragraph" w:styleId="Kopfzeile">
    <w:name w:val="header"/>
    <w:basedOn w:val="Standard"/>
    <w:link w:val="KopfzeileZchn"/>
    <w:uiPriority w:val="99"/>
    <w:unhideWhenUsed/>
    <w:rsid w:val="00B22A57"/>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B22A57"/>
  </w:style>
  <w:style w:type="paragraph" w:styleId="Fuzeile">
    <w:name w:val="footer"/>
    <w:basedOn w:val="Standard"/>
    <w:link w:val="FuzeileZchn"/>
    <w:uiPriority w:val="99"/>
    <w:unhideWhenUsed/>
    <w:rsid w:val="00B22A57"/>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B22A57"/>
  </w:style>
  <w:style w:type="paragraph" w:styleId="NurText">
    <w:name w:val="Plain Text"/>
    <w:basedOn w:val="Standard"/>
    <w:link w:val="NurTextZchn"/>
    <w:uiPriority w:val="99"/>
    <w:semiHidden/>
    <w:unhideWhenUsed/>
    <w:rsid w:val="003B652B"/>
    <w:pPr>
      <w:spacing w:after="0" w:line="240" w:lineRule="auto"/>
    </w:pPr>
    <w:rPr>
      <w:rFonts w:ascii="Calibri" w:hAnsi="Calibri" w:cs="Consolas"/>
      <w:szCs w:val="21"/>
    </w:rPr>
  </w:style>
  <w:style w:type="character" w:customStyle="1" w:styleId="NurTextZchn">
    <w:name w:val="Nur Text Zchn"/>
    <w:basedOn w:val="Absatz-Standardschriftart"/>
    <w:link w:val="NurText"/>
    <w:uiPriority w:val="99"/>
    <w:semiHidden/>
    <w:rsid w:val="003B652B"/>
    <w:rPr>
      <w:rFonts w:ascii="Calibri" w:hAnsi="Calibri" w:cs="Consolas"/>
      <w:szCs w:val="21"/>
    </w:rPr>
  </w:style>
  <w:style w:type="character" w:styleId="Fett">
    <w:name w:val="Strong"/>
    <w:basedOn w:val="Absatz-Standardschriftart"/>
    <w:uiPriority w:val="22"/>
    <w:qFormat/>
    <w:rsid w:val="004B35A6"/>
    <w:rPr>
      <w:b/>
      <w:bCs/>
    </w:rPr>
  </w:style>
  <w:style w:type="paragraph" w:styleId="StandardWeb">
    <w:name w:val="Normal (Web)"/>
    <w:basedOn w:val="Standard"/>
    <w:uiPriority w:val="99"/>
    <w:unhideWhenUsed/>
    <w:rsid w:val="004B35A6"/>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customStyle="1" w:styleId="caption-txt">
    <w:name w:val="caption-txt"/>
    <w:basedOn w:val="Absatz-Standardschriftart"/>
    <w:rsid w:val="00E01E7C"/>
  </w:style>
  <w:style w:type="character" w:styleId="BesuchterHyperlink">
    <w:name w:val="FollowedHyperlink"/>
    <w:basedOn w:val="Absatz-Standardschriftart"/>
    <w:uiPriority w:val="99"/>
    <w:semiHidden/>
    <w:unhideWhenUsed/>
    <w:rsid w:val="00D9328E"/>
    <w:rPr>
      <w:color w:val="800080" w:themeColor="followedHyperlink"/>
      <w:u w:val="single"/>
    </w:rPr>
  </w:style>
  <w:style w:type="paragraph" w:styleId="KeinLeerraum">
    <w:name w:val="No Spacing"/>
    <w:link w:val="KeinLeerraumZchn"/>
    <w:uiPriority w:val="1"/>
    <w:qFormat/>
    <w:rsid w:val="00711744"/>
    <w:pPr>
      <w:spacing w:after="0" w:line="240" w:lineRule="auto"/>
    </w:pPr>
    <w:rPr>
      <w:rFonts w:eastAsiaTheme="minorEastAsia"/>
      <w:lang w:eastAsia="de-DE"/>
    </w:rPr>
  </w:style>
  <w:style w:type="character" w:customStyle="1" w:styleId="KeinLeerraumZchn">
    <w:name w:val="Kein Leerraum Zchn"/>
    <w:basedOn w:val="Absatz-Standardschriftart"/>
    <w:link w:val="KeinLeerraum"/>
    <w:uiPriority w:val="1"/>
    <w:rsid w:val="00711744"/>
    <w:rPr>
      <w:rFonts w:eastAsiaTheme="minorEastAsia"/>
      <w:lang w:eastAsia="de-DE"/>
    </w:rPr>
  </w:style>
  <w:style w:type="paragraph" w:styleId="Inhaltsverzeichnisberschrift">
    <w:name w:val="TOC Heading"/>
    <w:basedOn w:val="berschrift1"/>
    <w:next w:val="Standard"/>
    <w:uiPriority w:val="39"/>
    <w:semiHidden/>
    <w:unhideWhenUsed/>
    <w:qFormat/>
    <w:rsid w:val="00711744"/>
    <w:pPr>
      <w:spacing w:after="0"/>
      <w:outlineLvl w:val="9"/>
    </w:pPr>
    <w:rPr>
      <w:color w:val="365F91" w:themeColor="accent1" w:themeShade="BF"/>
      <w:sz w:val="28"/>
      <w:lang w:eastAsia="de-DE"/>
    </w:rPr>
  </w:style>
  <w:style w:type="paragraph" w:styleId="Verzeichnis1">
    <w:name w:val="toc 1"/>
    <w:basedOn w:val="Standard"/>
    <w:next w:val="Standard"/>
    <w:autoRedefine/>
    <w:uiPriority w:val="39"/>
    <w:unhideWhenUsed/>
    <w:rsid w:val="00711744"/>
    <w:pPr>
      <w:spacing w:after="100"/>
    </w:pPr>
  </w:style>
  <w:style w:type="paragraph" w:styleId="Verzeichnis2">
    <w:name w:val="toc 2"/>
    <w:basedOn w:val="Standard"/>
    <w:next w:val="Standard"/>
    <w:autoRedefine/>
    <w:uiPriority w:val="39"/>
    <w:unhideWhenUsed/>
    <w:rsid w:val="00711744"/>
    <w:pPr>
      <w:spacing w:after="100"/>
      <w:ind w:left="220"/>
    </w:pPr>
  </w:style>
  <w:style w:type="paragraph" w:styleId="Verzeichnis3">
    <w:name w:val="toc 3"/>
    <w:basedOn w:val="Standard"/>
    <w:next w:val="Standard"/>
    <w:autoRedefine/>
    <w:uiPriority w:val="39"/>
    <w:unhideWhenUsed/>
    <w:rsid w:val="007900CD"/>
    <w:pPr>
      <w:tabs>
        <w:tab w:val="right" w:leader="dot" w:pos="9062"/>
      </w:tabs>
      <w:spacing w:after="100"/>
      <w:ind w:left="440"/>
      <w:jc w:val="both"/>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1">
    <w:name w:val="heading 1"/>
    <w:basedOn w:val="Standard"/>
    <w:next w:val="Standard"/>
    <w:link w:val="berschrift1Zchn"/>
    <w:uiPriority w:val="9"/>
    <w:qFormat/>
    <w:rsid w:val="00121DE0"/>
    <w:pPr>
      <w:keepNext/>
      <w:keepLines/>
      <w:spacing w:before="480"/>
      <w:outlineLvl w:val="0"/>
    </w:pPr>
    <w:rPr>
      <w:rFonts w:asciiTheme="majorHAnsi" w:eastAsiaTheme="majorEastAsia" w:hAnsiTheme="majorHAnsi" w:cstheme="majorBidi"/>
      <w:b/>
      <w:bCs/>
      <w:sz w:val="24"/>
      <w:szCs w:val="28"/>
    </w:rPr>
  </w:style>
  <w:style w:type="paragraph" w:styleId="berschrift2">
    <w:name w:val="heading 2"/>
    <w:basedOn w:val="Standard"/>
    <w:next w:val="Standard"/>
    <w:link w:val="berschrift2Zchn"/>
    <w:uiPriority w:val="9"/>
    <w:unhideWhenUsed/>
    <w:qFormat/>
    <w:rsid w:val="00121DE0"/>
    <w:pPr>
      <w:keepNext/>
      <w:keepLines/>
      <w:spacing w:before="300"/>
      <w:outlineLvl w:val="1"/>
    </w:pPr>
    <w:rPr>
      <w:rFonts w:asciiTheme="majorHAnsi" w:eastAsiaTheme="majorEastAsia" w:hAnsiTheme="majorHAnsi" w:cstheme="majorBidi"/>
      <w:b/>
      <w:bCs/>
      <w:sz w:val="24"/>
      <w:szCs w:val="26"/>
    </w:rPr>
  </w:style>
  <w:style w:type="paragraph" w:styleId="berschrift3">
    <w:name w:val="heading 3"/>
    <w:basedOn w:val="Standard"/>
    <w:next w:val="Standard"/>
    <w:link w:val="berschrift3Zchn"/>
    <w:uiPriority w:val="9"/>
    <w:unhideWhenUsed/>
    <w:qFormat/>
    <w:rsid w:val="00121DE0"/>
    <w:pPr>
      <w:keepNext/>
      <w:keepLines/>
      <w:spacing w:before="200"/>
      <w:outlineLvl w:val="2"/>
    </w:pPr>
    <w:rPr>
      <w:rFonts w:asciiTheme="majorHAnsi" w:eastAsiaTheme="majorEastAsia" w:hAnsiTheme="majorHAnsi" w:cstheme="majorBidi"/>
      <w:b/>
      <w:bCs/>
    </w:rPr>
  </w:style>
  <w:style w:type="paragraph" w:styleId="berschrift4">
    <w:name w:val="heading 4"/>
    <w:basedOn w:val="Standard"/>
    <w:next w:val="Standard"/>
    <w:link w:val="berschrift4Zchn"/>
    <w:uiPriority w:val="9"/>
    <w:unhideWhenUsed/>
    <w:qFormat/>
    <w:rsid w:val="00A26CEE"/>
    <w:pPr>
      <w:keepNext/>
      <w:keepLines/>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A26CEE"/>
    <w:pPr>
      <w:keepNext/>
      <w:keepLines/>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A26CEE"/>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A26CEE"/>
    <w:pPr>
      <w:keepNext/>
      <w:keepLines/>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A26CEE"/>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A26CEE"/>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59"/>
    <w:rsid w:val="00F835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733B08"/>
    <w:pPr>
      <w:ind w:left="720"/>
      <w:contextualSpacing/>
    </w:pPr>
  </w:style>
  <w:style w:type="paragraph" w:styleId="Sprechblasentext">
    <w:name w:val="Balloon Text"/>
    <w:basedOn w:val="Standard"/>
    <w:link w:val="SprechblasentextZchn"/>
    <w:uiPriority w:val="99"/>
    <w:semiHidden/>
    <w:unhideWhenUsed/>
    <w:rsid w:val="00DF2133"/>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DF2133"/>
    <w:rPr>
      <w:rFonts w:ascii="Tahoma" w:hAnsi="Tahoma" w:cs="Tahoma"/>
      <w:sz w:val="16"/>
      <w:szCs w:val="16"/>
    </w:rPr>
  </w:style>
  <w:style w:type="character" w:customStyle="1" w:styleId="highlight2">
    <w:name w:val="highlight2"/>
    <w:basedOn w:val="Absatz-Standardschriftart"/>
    <w:rsid w:val="00F23270"/>
  </w:style>
  <w:style w:type="character" w:customStyle="1" w:styleId="hithilite3">
    <w:name w:val="hithilite3"/>
    <w:basedOn w:val="Absatz-Standardschriftart"/>
    <w:rsid w:val="009507AC"/>
    <w:rPr>
      <w:shd w:val="clear" w:color="auto" w:fill="FFFF00"/>
    </w:rPr>
  </w:style>
  <w:style w:type="character" w:styleId="Hyperlink">
    <w:name w:val="Hyperlink"/>
    <w:basedOn w:val="Absatz-Standardschriftart"/>
    <w:uiPriority w:val="99"/>
    <w:unhideWhenUsed/>
    <w:rsid w:val="009507AC"/>
    <w:rPr>
      <w:color w:val="0000FF" w:themeColor="hyperlink"/>
      <w:u w:val="single"/>
    </w:rPr>
  </w:style>
  <w:style w:type="character" w:customStyle="1" w:styleId="berschrift1Zchn">
    <w:name w:val="Überschrift 1 Zchn"/>
    <w:basedOn w:val="Absatz-Standardschriftart"/>
    <w:link w:val="berschrift1"/>
    <w:uiPriority w:val="9"/>
    <w:rsid w:val="00121DE0"/>
    <w:rPr>
      <w:rFonts w:asciiTheme="majorHAnsi" w:eastAsiaTheme="majorEastAsia" w:hAnsiTheme="majorHAnsi" w:cstheme="majorBidi"/>
      <w:b/>
      <w:bCs/>
      <w:sz w:val="24"/>
      <w:szCs w:val="28"/>
    </w:rPr>
  </w:style>
  <w:style w:type="character" w:customStyle="1" w:styleId="berschrift2Zchn">
    <w:name w:val="Überschrift 2 Zchn"/>
    <w:basedOn w:val="Absatz-Standardschriftart"/>
    <w:link w:val="berschrift2"/>
    <w:uiPriority w:val="9"/>
    <w:rsid w:val="00121DE0"/>
    <w:rPr>
      <w:rFonts w:asciiTheme="majorHAnsi" w:eastAsiaTheme="majorEastAsia" w:hAnsiTheme="majorHAnsi" w:cstheme="majorBidi"/>
      <w:b/>
      <w:bCs/>
      <w:sz w:val="24"/>
      <w:szCs w:val="26"/>
    </w:rPr>
  </w:style>
  <w:style w:type="character" w:styleId="Platzhaltertext">
    <w:name w:val="Placeholder Text"/>
    <w:basedOn w:val="Absatz-Standardschriftart"/>
    <w:uiPriority w:val="99"/>
    <w:semiHidden/>
    <w:rsid w:val="00A26CEE"/>
    <w:rPr>
      <w:color w:val="808080"/>
    </w:rPr>
  </w:style>
  <w:style w:type="paragraph" w:customStyle="1" w:styleId="CitaviBibliographyEntry">
    <w:name w:val="Citavi Bibliography Entry"/>
    <w:basedOn w:val="Standard"/>
    <w:link w:val="CitaviBibliographyEntryZchn"/>
    <w:rsid w:val="00A26CEE"/>
    <w:pPr>
      <w:spacing w:after="120"/>
    </w:pPr>
  </w:style>
  <w:style w:type="character" w:customStyle="1" w:styleId="CitaviBibliographyEntryZchn">
    <w:name w:val="Citavi Bibliography Entry Zchn"/>
    <w:basedOn w:val="Absatz-Standardschriftart"/>
    <w:link w:val="CitaviBibliographyEntry"/>
    <w:rsid w:val="00A26CEE"/>
  </w:style>
  <w:style w:type="paragraph" w:customStyle="1" w:styleId="CitaviBibliographyHeading">
    <w:name w:val="Citavi Bibliography Heading"/>
    <w:basedOn w:val="berschrift1"/>
    <w:link w:val="CitaviBibliographyHeadingZchn"/>
    <w:rsid w:val="00A26CEE"/>
  </w:style>
  <w:style w:type="character" w:customStyle="1" w:styleId="CitaviBibliographyHeadingZchn">
    <w:name w:val="Citavi Bibliography Heading Zchn"/>
    <w:basedOn w:val="Absatz-Standardschriftart"/>
    <w:link w:val="CitaviBibliographyHeading"/>
    <w:rsid w:val="00A26CEE"/>
    <w:rPr>
      <w:rFonts w:asciiTheme="majorHAnsi" w:eastAsiaTheme="majorEastAsia" w:hAnsiTheme="majorHAnsi" w:cstheme="majorBidi"/>
      <w:b/>
      <w:bCs/>
      <w:color w:val="365F91" w:themeColor="accent1" w:themeShade="BF"/>
      <w:sz w:val="28"/>
      <w:szCs w:val="28"/>
    </w:rPr>
  </w:style>
  <w:style w:type="paragraph" w:customStyle="1" w:styleId="CitaviBibliographySubheading1">
    <w:name w:val="Citavi Bibliography Subheading 1"/>
    <w:basedOn w:val="berschrift2"/>
    <w:link w:val="CitaviBibliographySubheading1Zchn"/>
    <w:rsid w:val="00A26CEE"/>
    <w:pPr>
      <w:spacing w:line="240" w:lineRule="auto"/>
      <w:outlineLvl w:val="9"/>
    </w:pPr>
    <w:rPr>
      <w:rFonts w:cstheme="minorHAnsi"/>
      <w:szCs w:val="18"/>
    </w:rPr>
  </w:style>
  <w:style w:type="character" w:customStyle="1" w:styleId="CitaviBibliographySubheading1Zchn">
    <w:name w:val="Citavi Bibliography Subheading 1 Zchn"/>
    <w:basedOn w:val="Absatz-Standardschriftart"/>
    <w:link w:val="CitaviBibliographySubheading1"/>
    <w:rsid w:val="00A26CEE"/>
    <w:rPr>
      <w:rFonts w:asciiTheme="majorHAnsi" w:eastAsiaTheme="majorEastAsia" w:hAnsiTheme="majorHAnsi" w:cstheme="minorHAnsi"/>
      <w:b/>
      <w:bCs/>
      <w:color w:val="4F81BD" w:themeColor="accent1"/>
      <w:sz w:val="26"/>
      <w:szCs w:val="18"/>
    </w:rPr>
  </w:style>
  <w:style w:type="paragraph" w:customStyle="1" w:styleId="CitaviBibliographySubheading2">
    <w:name w:val="Citavi Bibliography Subheading 2"/>
    <w:basedOn w:val="berschrift3"/>
    <w:link w:val="CitaviBibliographySubheading2Zchn"/>
    <w:rsid w:val="00A26CEE"/>
    <w:pPr>
      <w:spacing w:line="240" w:lineRule="auto"/>
      <w:outlineLvl w:val="9"/>
    </w:pPr>
    <w:rPr>
      <w:rFonts w:cstheme="minorHAnsi"/>
      <w:szCs w:val="18"/>
    </w:rPr>
  </w:style>
  <w:style w:type="character" w:customStyle="1" w:styleId="CitaviBibliographySubheading2Zchn">
    <w:name w:val="Citavi Bibliography Subheading 2 Zchn"/>
    <w:basedOn w:val="Absatz-Standardschriftart"/>
    <w:link w:val="CitaviBibliographySubheading2"/>
    <w:rsid w:val="00A26CEE"/>
    <w:rPr>
      <w:rFonts w:asciiTheme="majorHAnsi" w:eastAsiaTheme="majorEastAsia" w:hAnsiTheme="majorHAnsi" w:cstheme="minorHAnsi"/>
      <w:b/>
      <w:bCs/>
      <w:color w:val="4F81BD" w:themeColor="accent1"/>
      <w:szCs w:val="18"/>
    </w:rPr>
  </w:style>
  <w:style w:type="character" w:customStyle="1" w:styleId="berschrift3Zchn">
    <w:name w:val="Überschrift 3 Zchn"/>
    <w:basedOn w:val="Absatz-Standardschriftart"/>
    <w:link w:val="berschrift3"/>
    <w:uiPriority w:val="9"/>
    <w:rsid w:val="00121DE0"/>
    <w:rPr>
      <w:rFonts w:asciiTheme="majorHAnsi" w:eastAsiaTheme="majorEastAsia" w:hAnsiTheme="majorHAnsi" w:cstheme="majorBidi"/>
      <w:b/>
      <w:bCs/>
    </w:rPr>
  </w:style>
  <w:style w:type="paragraph" w:customStyle="1" w:styleId="CitaviBibliographySubheading3">
    <w:name w:val="Citavi Bibliography Subheading 3"/>
    <w:basedOn w:val="berschrift4"/>
    <w:link w:val="CitaviBibliographySubheading3Zchn"/>
    <w:rsid w:val="00A26CEE"/>
    <w:pPr>
      <w:spacing w:line="240" w:lineRule="auto"/>
      <w:outlineLvl w:val="9"/>
    </w:pPr>
    <w:rPr>
      <w:rFonts w:cstheme="minorHAnsi"/>
      <w:szCs w:val="18"/>
    </w:rPr>
  </w:style>
  <w:style w:type="character" w:customStyle="1" w:styleId="CitaviBibliographySubheading3Zchn">
    <w:name w:val="Citavi Bibliography Subheading 3 Zchn"/>
    <w:basedOn w:val="Absatz-Standardschriftart"/>
    <w:link w:val="CitaviBibliographySubheading3"/>
    <w:rsid w:val="00A26CEE"/>
    <w:rPr>
      <w:rFonts w:asciiTheme="majorHAnsi" w:eastAsiaTheme="majorEastAsia" w:hAnsiTheme="majorHAnsi" w:cstheme="minorHAnsi"/>
      <w:b/>
      <w:bCs/>
      <w:i/>
      <w:iCs/>
      <w:color w:val="4F81BD" w:themeColor="accent1"/>
      <w:szCs w:val="18"/>
    </w:rPr>
  </w:style>
  <w:style w:type="character" w:customStyle="1" w:styleId="berschrift4Zchn">
    <w:name w:val="Überschrift 4 Zchn"/>
    <w:basedOn w:val="Absatz-Standardschriftart"/>
    <w:link w:val="berschrift4"/>
    <w:uiPriority w:val="9"/>
    <w:rsid w:val="00A26CEE"/>
    <w:rPr>
      <w:rFonts w:asciiTheme="majorHAnsi" w:eastAsiaTheme="majorEastAsia" w:hAnsiTheme="majorHAnsi" w:cstheme="majorBidi"/>
      <w:b/>
      <w:bCs/>
      <w:i/>
      <w:iCs/>
      <w:color w:val="4F81BD" w:themeColor="accent1"/>
    </w:rPr>
  </w:style>
  <w:style w:type="paragraph" w:customStyle="1" w:styleId="CitaviBibliographySubheading4">
    <w:name w:val="Citavi Bibliography Subheading 4"/>
    <w:basedOn w:val="berschrift5"/>
    <w:link w:val="CitaviBibliographySubheading4Zchn"/>
    <w:rsid w:val="00A26CEE"/>
    <w:pPr>
      <w:spacing w:line="240" w:lineRule="auto"/>
      <w:outlineLvl w:val="9"/>
    </w:pPr>
    <w:rPr>
      <w:rFonts w:cstheme="minorHAnsi"/>
      <w:szCs w:val="18"/>
    </w:rPr>
  </w:style>
  <w:style w:type="character" w:customStyle="1" w:styleId="CitaviBibliographySubheading4Zchn">
    <w:name w:val="Citavi Bibliography Subheading 4 Zchn"/>
    <w:basedOn w:val="Absatz-Standardschriftart"/>
    <w:link w:val="CitaviBibliographySubheading4"/>
    <w:rsid w:val="00A26CEE"/>
    <w:rPr>
      <w:rFonts w:asciiTheme="majorHAnsi" w:eastAsiaTheme="majorEastAsia" w:hAnsiTheme="majorHAnsi" w:cstheme="minorHAnsi"/>
      <w:color w:val="243F60" w:themeColor="accent1" w:themeShade="7F"/>
      <w:szCs w:val="18"/>
    </w:rPr>
  </w:style>
  <w:style w:type="character" w:customStyle="1" w:styleId="berschrift5Zchn">
    <w:name w:val="Überschrift 5 Zchn"/>
    <w:basedOn w:val="Absatz-Standardschriftart"/>
    <w:link w:val="berschrift5"/>
    <w:uiPriority w:val="9"/>
    <w:semiHidden/>
    <w:rsid w:val="00A26CEE"/>
    <w:rPr>
      <w:rFonts w:asciiTheme="majorHAnsi" w:eastAsiaTheme="majorEastAsia" w:hAnsiTheme="majorHAnsi" w:cstheme="majorBidi"/>
      <w:color w:val="243F60" w:themeColor="accent1" w:themeShade="7F"/>
    </w:rPr>
  </w:style>
  <w:style w:type="paragraph" w:customStyle="1" w:styleId="CitaviBibliographySubheading5">
    <w:name w:val="Citavi Bibliography Subheading 5"/>
    <w:basedOn w:val="berschrift6"/>
    <w:link w:val="CitaviBibliographySubheading5Zchn"/>
    <w:rsid w:val="00A26CEE"/>
    <w:pPr>
      <w:spacing w:line="240" w:lineRule="auto"/>
      <w:outlineLvl w:val="9"/>
    </w:pPr>
    <w:rPr>
      <w:rFonts w:cstheme="minorHAnsi"/>
      <w:szCs w:val="18"/>
    </w:rPr>
  </w:style>
  <w:style w:type="character" w:customStyle="1" w:styleId="CitaviBibliographySubheading5Zchn">
    <w:name w:val="Citavi Bibliography Subheading 5 Zchn"/>
    <w:basedOn w:val="Absatz-Standardschriftart"/>
    <w:link w:val="CitaviBibliographySubheading5"/>
    <w:rsid w:val="00A26CEE"/>
    <w:rPr>
      <w:rFonts w:asciiTheme="majorHAnsi" w:eastAsiaTheme="majorEastAsia" w:hAnsiTheme="majorHAnsi" w:cstheme="minorHAnsi"/>
      <w:i/>
      <w:iCs/>
      <w:color w:val="243F60" w:themeColor="accent1" w:themeShade="7F"/>
      <w:szCs w:val="18"/>
    </w:rPr>
  </w:style>
  <w:style w:type="character" w:customStyle="1" w:styleId="berschrift6Zchn">
    <w:name w:val="Überschrift 6 Zchn"/>
    <w:basedOn w:val="Absatz-Standardschriftart"/>
    <w:link w:val="berschrift6"/>
    <w:uiPriority w:val="9"/>
    <w:semiHidden/>
    <w:rsid w:val="00A26CEE"/>
    <w:rPr>
      <w:rFonts w:asciiTheme="majorHAnsi" w:eastAsiaTheme="majorEastAsia" w:hAnsiTheme="majorHAnsi" w:cstheme="majorBidi"/>
      <w:i/>
      <w:iCs/>
      <w:color w:val="243F60" w:themeColor="accent1" w:themeShade="7F"/>
    </w:rPr>
  </w:style>
  <w:style w:type="paragraph" w:customStyle="1" w:styleId="CitaviBibliographySubheading6">
    <w:name w:val="Citavi Bibliography Subheading 6"/>
    <w:basedOn w:val="berschrift7"/>
    <w:link w:val="CitaviBibliographySubheading6Zchn"/>
    <w:rsid w:val="00A26CEE"/>
    <w:pPr>
      <w:spacing w:line="240" w:lineRule="auto"/>
      <w:outlineLvl w:val="9"/>
    </w:pPr>
    <w:rPr>
      <w:rFonts w:cstheme="minorHAnsi"/>
      <w:szCs w:val="18"/>
    </w:rPr>
  </w:style>
  <w:style w:type="character" w:customStyle="1" w:styleId="CitaviBibliographySubheading6Zchn">
    <w:name w:val="Citavi Bibliography Subheading 6 Zchn"/>
    <w:basedOn w:val="Absatz-Standardschriftart"/>
    <w:link w:val="CitaviBibliographySubheading6"/>
    <w:rsid w:val="00A26CEE"/>
    <w:rPr>
      <w:rFonts w:asciiTheme="majorHAnsi" w:eastAsiaTheme="majorEastAsia" w:hAnsiTheme="majorHAnsi" w:cstheme="minorHAnsi"/>
      <w:i/>
      <w:iCs/>
      <w:color w:val="404040" w:themeColor="text1" w:themeTint="BF"/>
      <w:szCs w:val="18"/>
    </w:rPr>
  </w:style>
  <w:style w:type="character" w:customStyle="1" w:styleId="berschrift7Zchn">
    <w:name w:val="Überschrift 7 Zchn"/>
    <w:basedOn w:val="Absatz-Standardschriftart"/>
    <w:link w:val="berschrift7"/>
    <w:uiPriority w:val="9"/>
    <w:semiHidden/>
    <w:rsid w:val="00A26CEE"/>
    <w:rPr>
      <w:rFonts w:asciiTheme="majorHAnsi" w:eastAsiaTheme="majorEastAsia" w:hAnsiTheme="majorHAnsi" w:cstheme="majorBidi"/>
      <w:i/>
      <w:iCs/>
      <w:color w:val="404040" w:themeColor="text1" w:themeTint="BF"/>
    </w:rPr>
  </w:style>
  <w:style w:type="paragraph" w:customStyle="1" w:styleId="CitaviBibliographySubheading7">
    <w:name w:val="Citavi Bibliography Subheading 7"/>
    <w:basedOn w:val="berschrift8"/>
    <w:link w:val="CitaviBibliographySubheading7Zchn"/>
    <w:rsid w:val="00A26CEE"/>
    <w:pPr>
      <w:spacing w:line="240" w:lineRule="auto"/>
      <w:outlineLvl w:val="9"/>
    </w:pPr>
    <w:rPr>
      <w:rFonts w:cstheme="minorHAnsi"/>
      <w:szCs w:val="18"/>
    </w:rPr>
  </w:style>
  <w:style w:type="character" w:customStyle="1" w:styleId="CitaviBibliographySubheading7Zchn">
    <w:name w:val="Citavi Bibliography Subheading 7 Zchn"/>
    <w:basedOn w:val="Absatz-Standardschriftart"/>
    <w:link w:val="CitaviBibliographySubheading7"/>
    <w:rsid w:val="00A26CEE"/>
    <w:rPr>
      <w:rFonts w:asciiTheme="majorHAnsi" w:eastAsiaTheme="majorEastAsia" w:hAnsiTheme="majorHAnsi" w:cstheme="minorHAnsi"/>
      <w:color w:val="404040" w:themeColor="text1" w:themeTint="BF"/>
      <w:sz w:val="20"/>
      <w:szCs w:val="18"/>
    </w:rPr>
  </w:style>
  <w:style w:type="character" w:customStyle="1" w:styleId="berschrift8Zchn">
    <w:name w:val="Überschrift 8 Zchn"/>
    <w:basedOn w:val="Absatz-Standardschriftart"/>
    <w:link w:val="berschrift8"/>
    <w:uiPriority w:val="9"/>
    <w:semiHidden/>
    <w:rsid w:val="00A26CEE"/>
    <w:rPr>
      <w:rFonts w:asciiTheme="majorHAnsi" w:eastAsiaTheme="majorEastAsia" w:hAnsiTheme="majorHAnsi" w:cstheme="majorBidi"/>
      <w:color w:val="404040" w:themeColor="text1" w:themeTint="BF"/>
      <w:sz w:val="20"/>
      <w:szCs w:val="20"/>
    </w:rPr>
  </w:style>
  <w:style w:type="paragraph" w:customStyle="1" w:styleId="CitaviBibliographySubheading8">
    <w:name w:val="Citavi Bibliography Subheading 8"/>
    <w:basedOn w:val="berschrift9"/>
    <w:link w:val="CitaviBibliographySubheading8Zchn"/>
    <w:rsid w:val="00A26CEE"/>
    <w:pPr>
      <w:spacing w:line="240" w:lineRule="auto"/>
      <w:outlineLvl w:val="9"/>
    </w:pPr>
    <w:rPr>
      <w:rFonts w:cstheme="minorHAnsi"/>
      <w:szCs w:val="18"/>
    </w:rPr>
  </w:style>
  <w:style w:type="character" w:customStyle="1" w:styleId="CitaviBibliographySubheading8Zchn">
    <w:name w:val="Citavi Bibliography Subheading 8 Zchn"/>
    <w:basedOn w:val="Absatz-Standardschriftart"/>
    <w:link w:val="CitaviBibliographySubheading8"/>
    <w:rsid w:val="00A26CEE"/>
    <w:rPr>
      <w:rFonts w:asciiTheme="majorHAnsi" w:eastAsiaTheme="majorEastAsia" w:hAnsiTheme="majorHAnsi" w:cstheme="minorHAnsi"/>
      <w:i/>
      <w:iCs/>
      <w:color w:val="404040" w:themeColor="text1" w:themeTint="BF"/>
      <w:sz w:val="20"/>
      <w:szCs w:val="18"/>
    </w:rPr>
  </w:style>
  <w:style w:type="character" w:customStyle="1" w:styleId="berschrift9Zchn">
    <w:name w:val="Überschrift 9 Zchn"/>
    <w:basedOn w:val="Absatz-Standardschriftart"/>
    <w:link w:val="berschrift9"/>
    <w:uiPriority w:val="9"/>
    <w:semiHidden/>
    <w:rsid w:val="00A26CEE"/>
    <w:rPr>
      <w:rFonts w:asciiTheme="majorHAnsi" w:eastAsiaTheme="majorEastAsia" w:hAnsiTheme="majorHAnsi" w:cstheme="majorBidi"/>
      <w:i/>
      <w:iCs/>
      <w:color w:val="404040" w:themeColor="text1" w:themeTint="BF"/>
      <w:sz w:val="20"/>
      <w:szCs w:val="20"/>
    </w:rPr>
  </w:style>
  <w:style w:type="paragraph" w:styleId="Kopfzeile">
    <w:name w:val="header"/>
    <w:basedOn w:val="Standard"/>
    <w:link w:val="KopfzeileZchn"/>
    <w:uiPriority w:val="99"/>
    <w:unhideWhenUsed/>
    <w:rsid w:val="00B22A57"/>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B22A57"/>
  </w:style>
  <w:style w:type="paragraph" w:styleId="Fuzeile">
    <w:name w:val="footer"/>
    <w:basedOn w:val="Standard"/>
    <w:link w:val="FuzeileZchn"/>
    <w:uiPriority w:val="99"/>
    <w:unhideWhenUsed/>
    <w:rsid w:val="00B22A57"/>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B22A57"/>
  </w:style>
  <w:style w:type="paragraph" w:styleId="NurText">
    <w:name w:val="Plain Text"/>
    <w:basedOn w:val="Standard"/>
    <w:link w:val="NurTextZchn"/>
    <w:uiPriority w:val="99"/>
    <w:semiHidden/>
    <w:unhideWhenUsed/>
    <w:rsid w:val="003B652B"/>
    <w:pPr>
      <w:spacing w:after="0" w:line="240" w:lineRule="auto"/>
    </w:pPr>
    <w:rPr>
      <w:rFonts w:ascii="Calibri" w:hAnsi="Calibri" w:cs="Consolas"/>
      <w:szCs w:val="21"/>
    </w:rPr>
  </w:style>
  <w:style w:type="character" w:customStyle="1" w:styleId="NurTextZchn">
    <w:name w:val="Nur Text Zchn"/>
    <w:basedOn w:val="Absatz-Standardschriftart"/>
    <w:link w:val="NurText"/>
    <w:uiPriority w:val="99"/>
    <w:semiHidden/>
    <w:rsid w:val="003B652B"/>
    <w:rPr>
      <w:rFonts w:ascii="Calibri" w:hAnsi="Calibri" w:cs="Consolas"/>
      <w:szCs w:val="21"/>
    </w:rPr>
  </w:style>
  <w:style w:type="character" w:styleId="Fett">
    <w:name w:val="Strong"/>
    <w:basedOn w:val="Absatz-Standardschriftart"/>
    <w:uiPriority w:val="22"/>
    <w:qFormat/>
    <w:rsid w:val="004B35A6"/>
    <w:rPr>
      <w:b/>
      <w:bCs/>
    </w:rPr>
  </w:style>
  <w:style w:type="paragraph" w:styleId="StandardWeb">
    <w:name w:val="Normal (Web)"/>
    <w:basedOn w:val="Standard"/>
    <w:uiPriority w:val="99"/>
    <w:unhideWhenUsed/>
    <w:rsid w:val="004B35A6"/>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customStyle="1" w:styleId="caption-txt">
    <w:name w:val="caption-txt"/>
    <w:basedOn w:val="Absatz-Standardschriftart"/>
    <w:rsid w:val="00E01E7C"/>
  </w:style>
  <w:style w:type="character" w:styleId="BesuchterHyperlink">
    <w:name w:val="FollowedHyperlink"/>
    <w:basedOn w:val="Absatz-Standardschriftart"/>
    <w:uiPriority w:val="99"/>
    <w:semiHidden/>
    <w:unhideWhenUsed/>
    <w:rsid w:val="00D9328E"/>
    <w:rPr>
      <w:color w:val="800080" w:themeColor="followedHyperlink"/>
      <w:u w:val="single"/>
    </w:rPr>
  </w:style>
  <w:style w:type="paragraph" w:styleId="KeinLeerraum">
    <w:name w:val="No Spacing"/>
    <w:link w:val="KeinLeerraumZchn"/>
    <w:uiPriority w:val="1"/>
    <w:qFormat/>
    <w:rsid w:val="00711744"/>
    <w:pPr>
      <w:spacing w:after="0" w:line="240" w:lineRule="auto"/>
    </w:pPr>
    <w:rPr>
      <w:rFonts w:eastAsiaTheme="minorEastAsia"/>
      <w:lang w:eastAsia="de-DE"/>
    </w:rPr>
  </w:style>
  <w:style w:type="character" w:customStyle="1" w:styleId="KeinLeerraumZchn">
    <w:name w:val="Kein Leerraum Zchn"/>
    <w:basedOn w:val="Absatz-Standardschriftart"/>
    <w:link w:val="KeinLeerraum"/>
    <w:uiPriority w:val="1"/>
    <w:rsid w:val="00711744"/>
    <w:rPr>
      <w:rFonts w:eastAsiaTheme="minorEastAsia"/>
      <w:lang w:eastAsia="de-DE"/>
    </w:rPr>
  </w:style>
  <w:style w:type="paragraph" w:styleId="Inhaltsverzeichnisberschrift">
    <w:name w:val="TOC Heading"/>
    <w:basedOn w:val="berschrift1"/>
    <w:next w:val="Standard"/>
    <w:uiPriority w:val="39"/>
    <w:semiHidden/>
    <w:unhideWhenUsed/>
    <w:qFormat/>
    <w:rsid w:val="00711744"/>
    <w:pPr>
      <w:spacing w:after="0"/>
      <w:outlineLvl w:val="9"/>
    </w:pPr>
    <w:rPr>
      <w:color w:val="365F91" w:themeColor="accent1" w:themeShade="BF"/>
      <w:sz w:val="28"/>
      <w:lang w:eastAsia="de-DE"/>
    </w:rPr>
  </w:style>
  <w:style w:type="paragraph" w:styleId="Verzeichnis1">
    <w:name w:val="toc 1"/>
    <w:basedOn w:val="Standard"/>
    <w:next w:val="Standard"/>
    <w:autoRedefine/>
    <w:uiPriority w:val="39"/>
    <w:unhideWhenUsed/>
    <w:rsid w:val="00711744"/>
    <w:pPr>
      <w:spacing w:after="100"/>
    </w:pPr>
  </w:style>
  <w:style w:type="paragraph" w:styleId="Verzeichnis2">
    <w:name w:val="toc 2"/>
    <w:basedOn w:val="Standard"/>
    <w:next w:val="Standard"/>
    <w:autoRedefine/>
    <w:uiPriority w:val="39"/>
    <w:unhideWhenUsed/>
    <w:rsid w:val="00711744"/>
    <w:pPr>
      <w:spacing w:after="100"/>
      <w:ind w:left="220"/>
    </w:pPr>
  </w:style>
  <w:style w:type="paragraph" w:styleId="Verzeichnis3">
    <w:name w:val="toc 3"/>
    <w:basedOn w:val="Standard"/>
    <w:next w:val="Standard"/>
    <w:autoRedefine/>
    <w:uiPriority w:val="39"/>
    <w:unhideWhenUsed/>
    <w:rsid w:val="007900CD"/>
    <w:pPr>
      <w:tabs>
        <w:tab w:val="right" w:leader="dot" w:pos="9062"/>
      </w:tabs>
      <w:spacing w:after="100"/>
      <w:ind w:left="440"/>
      <w:jc w:val="both"/>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8935893">
      <w:bodyDiv w:val="1"/>
      <w:marLeft w:val="0"/>
      <w:marRight w:val="0"/>
      <w:marTop w:val="0"/>
      <w:marBottom w:val="0"/>
      <w:divBdr>
        <w:top w:val="none" w:sz="0" w:space="0" w:color="auto"/>
        <w:left w:val="none" w:sz="0" w:space="0" w:color="auto"/>
        <w:bottom w:val="none" w:sz="0" w:space="0" w:color="auto"/>
        <w:right w:val="none" w:sz="0" w:space="0" w:color="auto"/>
      </w:divBdr>
      <w:divsChild>
        <w:div w:id="413012073">
          <w:marLeft w:val="0"/>
          <w:marRight w:val="0"/>
          <w:marTop w:val="0"/>
          <w:marBottom w:val="0"/>
          <w:divBdr>
            <w:top w:val="none" w:sz="0" w:space="0" w:color="auto"/>
            <w:left w:val="none" w:sz="0" w:space="0" w:color="auto"/>
            <w:bottom w:val="none" w:sz="0" w:space="0" w:color="auto"/>
            <w:right w:val="none" w:sz="0" w:space="0" w:color="auto"/>
          </w:divBdr>
          <w:divsChild>
            <w:div w:id="1259563193">
              <w:marLeft w:val="0"/>
              <w:marRight w:val="0"/>
              <w:marTop w:val="0"/>
              <w:marBottom w:val="0"/>
              <w:divBdr>
                <w:top w:val="none" w:sz="0" w:space="0" w:color="auto"/>
                <w:left w:val="none" w:sz="0" w:space="0" w:color="auto"/>
                <w:bottom w:val="none" w:sz="0" w:space="0" w:color="auto"/>
                <w:right w:val="none" w:sz="0" w:space="0" w:color="auto"/>
              </w:divBdr>
              <w:divsChild>
                <w:div w:id="872808990">
                  <w:marLeft w:val="0"/>
                  <w:marRight w:val="0"/>
                  <w:marTop w:val="0"/>
                  <w:marBottom w:val="0"/>
                  <w:divBdr>
                    <w:top w:val="none" w:sz="0" w:space="0" w:color="auto"/>
                    <w:left w:val="none" w:sz="0" w:space="0" w:color="auto"/>
                    <w:bottom w:val="none" w:sz="0" w:space="0" w:color="auto"/>
                    <w:right w:val="none" w:sz="0" w:space="0" w:color="auto"/>
                  </w:divBdr>
                  <w:divsChild>
                    <w:div w:id="737291388">
                      <w:marLeft w:val="0"/>
                      <w:marRight w:val="0"/>
                      <w:marTop w:val="0"/>
                      <w:marBottom w:val="0"/>
                      <w:divBdr>
                        <w:top w:val="none" w:sz="0" w:space="0" w:color="auto"/>
                        <w:left w:val="none" w:sz="0" w:space="0" w:color="auto"/>
                        <w:bottom w:val="none" w:sz="0" w:space="0" w:color="auto"/>
                        <w:right w:val="none" w:sz="0" w:space="0" w:color="auto"/>
                      </w:divBdr>
                      <w:divsChild>
                        <w:div w:id="560870998">
                          <w:marLeft w:val="0"/>
                          <w:marRight w:val="0"/>
                          <w:marTop w:val="0"/>
                          <w:marBottom w:val="0"/>
                          <w:divBdr>
                            <w:top w:val="none" w:sz="0" w:space="0" w:color="auto"/>
                            <w:left w:val="none" w:sz="0" w:space="0" w:color="auto"/>
                            <w:bottom w:val="none" w:sz="0" w:space="0" w:color="auto"/>
                            <w:right w:val="none" w:sz="0" w:space="0" w:color="auto"/>
                          </w:divBdr>
                          <w:divsChild>
                            <w:div w:id="738400158">
                              <w:marLeft w:val="0"/>
                              <w:marRight w:val="0"/>
                              <w:marTop w:val="0"/>
                              <w:marBottom w:val="0"/>
                              <w:divBdr>
                                <w:top w:val="none" w:sz="0" w:space="0" w:color="auto"/>
                                <w:left w:val="none" w:sz="0" w:space="0" w:color="auto"/>
                                <w:bottom w:val="none" w:sz="0" w:space="0" w:color="auto"/>
                                <w:right w:val="none" w:sz="0" w:space="0" w:color="auto"/>
                              </w:divBdr>
                              <w:divsChild>
                                <w:div w:id="1978029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04450986">
      <w:bodyDiv w:val="1"/>
      <w:marLeft w:val="0"/>
      <w:marRight w:val="0"/>
      <w:marTop w:val="0"/>
      <w:marBottom w:val="0"/>
      <w:divBdr>
        <w:top w:val="none" w:sz="0" w:space="0" w:color="auto"/>
        <w:left w:val="none" w:sz="0" w:space="0" w:color="auto"/>
        <w:bottom w:val="none" w:sz="0" w:space="0" w:color="auto"/>
        <w:right w:val="none" w:sz="0" w:space="0" w:color="auto"/>
      </w:divBdr>
    </w:div>
    <w:div w:id="869144225">
      <w:bodyDiv w:val="1"/>
      <w:marLeft w:val="0"/>
      <w:marRight w:val="0"/>
      <w:marTop w:val="0"/>
      <w:marBottom w:val="0"/>
      <w:divBdr>
        <w:top w:val="none" w:sz="0" w:space="0" w:color="auto"/>
        <w:left w:val="none" w:sz="0" w:space="0" w:color="auto"/>
        <w:bottom w:val="none" w:sz="0" w:space="0" w:color="auto"/>
        <w:right w:val="none" w:sz="0" w:space="0" w:color="auto"/>
      </w:divBdr>
    </w:div>
    <w:div w:id="1085151407">
      <w:bodyDiv w:val="1"/>
      <w:marLeft w:val="0"/>
      <w:marRight w:val="0"/>
      <w:marTop w:val="0"/>
      <w:marBottom w:val="0"/>
      <w:divBdr>
        <w:top w:val="none" w:sz="0" w:space="0" w:color="auto"/>
        <w:left w:val="none" w:sz="0" w:space="0" w:color="auto"/>
        <w:bottom w:val="none" w:sz="0" w:space="0" w:color="auto"/>
        <w:right w:val="none" w:sz="0" w:space="0" w:color="auto"/>
      </w:divBdr>
    </w:div>
    <w:div w:id="1173102450">
      <w:bodyDiv w:val="1"/>
      <w:marLeft w:val="0"/>
      <w:marRight w:val="0"/>
      <w:marTop w:val="0"/>
      <w:marBottom w:val="0"/>
      <w:divBdr>
        <w:top w:val="none" w:sz="0" w:space="0" w:color="auto"/>
        <w:left w:val="none" w:sz="0" w:space="0" w:color="auto"/>
        <w:bottom w:val="none" w:sz="0" w:space="0" w:color="auto"/>
        <w:right w:val="none" w:sz="0" w:space="0" w:color="auto"/>
      </w:divBdr>
    </w:div>
    <w:div w:id="1241869134">
      <w:bodyDiv w:val="1"/>
      <w:marLeft w:val="0"/>
      <w:marRight w:val="0"/>
      <w:marTop w:val="0"/>
      <w:marBottom w:val="0"/>
      <w:divBdr>
        <w:top w:val="none" w:sz="0" w:space="0" w:color="auto"/>
        <w:left w:val="none" w:sz="0" w:space="0" w:color="auto"/>
        <w:bottom w:val="none" w:sz="0" w:space="0" w:color="auto"/>
        <w:right w:val="none" w:sz="0" w:space="0" w:color="auto"/>
      </w:divBdr>
    </w:div>
    <w:div w:id="1817140691">
      <w:bodyDiv w:val="1"/>
      <w:marLeft w:val="0"/>
      <w:marRight w:val="0"/>
      <w:marTop w:val="0"/>
      <w:marBottom w:val="0"/>
      <w:divBdr>
        <w:top w:val="none" w:sz="0" w:space="0" w:color="auto"/>
        <w:left w:val="none" w:sz="0" w:space="0" w:color="auto"/>
        <w:bottom w:val="none" w:sz="0" w:space="0" w:color="auto"/>
        <w:right w:val="none" w:sz="0" w:space="0" w:color="auto"/>
      </w:divBdr>
    </w:div>
    <w:div w:id="1891452457">
      <w:bodyDiv w:val="1"/>
      <w:marLeft w:val="0"/>
      <w:marRight w:val="0"/>
      <w:marTop w:val="0"/>
      <w:marBottom w:val="0"/>
      <w:divBdr>
        <w:top w:val="none" w:sz="0" w:space="0" w:color="auto"/>
        <w:left w:val="none" w:sz="0" w:space="0" w:color="auto"/>
        <w:bottom w:val="none" w:sz="0" w:space="0" w:color="auto"/>
        <w:right w:val="none" w:sz="0" w:space="0" w:color="auto"/>
      </w:divBdr>
      <w:divsChild>
        <w:div w:id="884373659">
          <w:marLeft w:val="0"/>
          <w:marRight w:val="0"/>
          <w:marTop w:val="0"/>
          <w:marBottom w:val="0"/>
          <w:divBdr>
            <w:top w:val="none" w:sz="0" w:space="0" w:color="auto"/>
            <w:left w:val="none" w:sz="0" w:space="0" w:color="auto"/>
            <w:bottom w:val="none" w:sz="0" w:space="0" w:color="auto"/>
            <w:right w:val="none" w:sz="0" w:space="0" w:color="auto"/>
          </w:divBdr>
          <w:divsChild>
            <w:div w:id="876164738">
              <w:marLeft w:val="0"/>
              <w:marRight w:val="0"/>
              <w:marTop w:val="0"/>
              <w:marBottom w:val="0"/>
              <w:divBdr>
                <w:top w:val="none" w:sz="0" w:space="0" w:color="auto"/>
                <w:left w:val="none" w:sz="0" w:space="0" w:color="auto"/>
                <w:bottom w:val="none" w:sz="0" w:space="0" w:color="auto"/>
                <w:right w:val="none" w:sz="0" w:space="0" w:color="auto"/>
              </w:divBdr>
              <w:divsChild>
                <w:div w:id="578058243">
                  <w:marLeft w:val="0"/>
                  <w:marRight w:val="0"/>
                  <w:marTop w:val="0"/>
                  <w:marBottom w:val="0"/>
                  <w:divBdr>
                    <w:top w:val="none" w:sz="0" w:space="0" w:color="auto"/>
                    <w:left w:val="none" w:sz="0" w:space="0" w:color="auto"/>
                    <w:bottom w:val="none" w:sz="0" w:space="0" w:color="auto"/>
                    <w:right w:val="none" w:sz="0" w:space="0" w:color="auto"/>
                  </w:divBdr>
                  <w:divsChild>
                    <w:div w:id="861238611">
                      <w:marLeft w:val="0"/>
                      <w:marRight w:val="0"/>
                      <w:marTop w:val="0"/>
                      <w:marBottom w:val="0"/>
                      <w:divBdr>
                        <w:top w:val="none" w:sz="0" w:space="0" w:color="auto"/>
                        <w:left w:val="none" w:sz="0" w:space="0" w:color="auto"/>
                        <w:bottom w:val="none" w:sz="0" w:space="0" w:color="auto"/>
                        <w:right w:val="none" w:sz="0" w:space="0" w:color="auto"/>
                      </w:divBdr>
                      <w:divsChild>
                        <w:div w:id="1834685649">
                          <w:marLeft w:val="0"/>
                          <w:marRight w:val="0"/>
                          <w:marTop w:val="0"/>
                          <w:marBottom w:val="0"/>
                          <w:divBdr>
                            <w:top w:val="none" w:sz="0" w:space="0" w:color="auto"/>
                            <w:left w:val="none" w:sz="0" w:space="0" w:color="auto"/>
                            <w:bottom w:val="none" w:sz="0" w:space="0" w:color="auto"/>
                            <w:right w:val="none" w:sz="0" w:space="0" w:color="auto"/>
                          </w:divBdr>
                          <w:divsChild>
                            <w:div w:id="1972249498">
                              <w:marLeft w:val="0"/>
                              <w:marRight w:val="0"/>
                              <w:marTop w:val="100"/>
                              <w:marBottom w:val="100"/>
                              <w:divBdr>
                                <w:top w:val="none" w:sz="0" w:space="0" w:color="auto"/>
                                <w:left w:val="none" w:sz="0" w:space="0" w:color="auto"/>
                                <w:bottom w:val="none" w:sz="0" w:space="0" w:color="auto"/>
                                <w:right w:val="none" w:sz="0" w:space="0" w:color="auto"/>
                              </w:divBdr>
                              <w:divsChild>
                                <w:div w:id="986477599">
                                  <w:marLeft w:val="0"/>
                                  <w:marRight w:val="0"/>
                                  <w:marTop w:val="0"/>
                                  <w:marBottom w:val="0"/>
                                  <w:divBdr>
                                    <w:top w:val="none" w:sz="0" w:space="0" w:color="auto"/>
                                    <w:left w:val="none" w:sz="0" w:space="0" w:color="auto"/>
                                    <w:bottom w:val="none" w:sz="0" w:space="0" w:color="auto"/>
                                    <w:right w:val="none" w:sz="0" w:space="0" w:color="auto"/>
                                  </w:divBdr>
                                  <w:divsChild>
                                    <w:div w:id="230889365">
                                      <w:marLeft w:val="0"/>
                                      <w:marRight w:val="0"/>
                                      <w:marTop w:val="0"/>
                                      <w:marBottom w:val="0"/>
                                      <w:divBdr>
                                        <w:top w:val="none" w:sz="0" w:space="0" w:color="auto"/>
                                        <w:left w:val="none" w:sz="0" w:space="0" w:color="auto"/>
                                        <w:bottom w:val="none" w:sz="0" w:space="0" w:color="auto"/>
                                        <w:right w:val="none" w:sz="0" w:space="0" w:color="auto"/>
                                      </w:divBdr>
                                      <w:divsChild>
                                        <w:div w:id="1943102064">
                                          <w:marLeft w:val="0"/>
                                          <w:marRight w:val="0"/>
                                          <w:marTop w:val="0"/>
                                          <w:marBottom w:val="0"/>
                                          <w:divBdr>
                                            <w:top w:val="none" w:sz="0" w:space="0" w:color="auto"/>
                                            <w:left w:val="none" w:sz="0" w:space="0" w:color="auto"/>
                                            <w:bottom w:val="none" w:sz="0" w:space="0" w:color="auto"/>
                                            <w:right w:val="none" w:sz="0" w:space="0" w:color="auto"/>
                                          </w:divBdr>
                                          <w:divsChild>
                                            <w:div w:id="1049303228">
                                              <w:marLeft w:val="0"/>
                                              <w:marRight w:val="0"/>
                                              <w:marTop w:val="0"/>
                                              <w:marBottom w:val="0"/>
                                              <w:divBdr>
                                                <w:top w:val="none" w:sz="0" w:space="0" w:color="auto"/>
                                                <w:left w:val="none" w:sz="0" w:space="0" w:color="auto"/>
                                                <w:bottom w:val="none" w:sz="0" w:space="0" w:color="auto"/>
                                                <w:right w:val="none" w:sz="0" w:space="0" w:color="auto"/>
                                              </w:divBdr>
                                              <w:divsChild>
                                                <w:div w:id="1997343690">
                                                  <w:marLeft w:val="0"/>
                                                  <w:marRight w:val="0"/>
                                                  <w:marTop w:val="0"/>
                                                  <w:marBottom w:val="0"/>
                                                  <w:divBdr>
                                                    <w:top w:val="none" w:sz="0" w:space="0" w:color="auto"/>
                                                    <w:left w:val="none" w:sz="0" w:space="0" w:color="auto"/>
                                                    <w:bottom w:val="none" w:sz="0" w:space="0" w:color="auto"/>
                                                    <w:right w:val="none" w:sz="0" w:space="0" w:color="auto"/>
                                                  </w:divBdr>
                                                </w:div>
                                              </w:divsChild>
                                            </w:div>
                                            <w:div w:id="1822690208">
                                              <w:marLeft w:val="0"/>
                                              <w:marRight w:val="0"/>
                                              <w:marTop w:val="0"/>
                                              <w:marBottom w:val="0"/>
                                              <w:divBdr>
                                                <w:top w:val="none" w:sz="0" w:space="0" w:color="auto"/>
                                                <w:left w:val="none" w:sz="0" w:space="0" w:color="auto"/>
                                                <w:bottom w:val="none" w:sz="0" w:space="0" w:color="auto"/>
                                                <w:right w:val="none" w:sz="0" w:space="0" w:color="auto"/>
                                              </w:divBdr>
                                              <w:divsChild>
                                                <w:div w:id="1757046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008971410">
      <w:bodyDiv w:val="1"/>
      <w:marLeft w:val="0"/>
      <w:marRight w:val="0"/>
      <w:marTop w:val="0"/>
      <w:marBottom w:val="0"/>
      <w:divBdr>
        <w:top w:val="none" w:sz="0" w:space="0" w:color="auto"/>
        <w:left w:val="none" w:sz="0" w:space="0" w:color="auto"/>
        <w:bottom w:val="none" w:sz="0" w:space="0" w:color="auto"/>
        <w:right w:val="none" w:sz="0" w:space="0" w:color="auto"/>
      </w:divBdr>
      <w:divsChild>
        <w:div w:id="86509358">
          <w:marLeft w:val="0"/>
          <w:marRight w:val="0"/>
          <w:marTop w:val="0"/>
          <w:marBottom w:val="0"/>
          <w:divBdr>
            <w:top w:val="none" w:sz="0" w:space="0" w:color="auto"/>
            <w:left w:val="none" w:sz="0" w:space="0" w:color="auto"/>
            <w:bottom w:val="none" w:sz="0" w:space="0" w:color="auto"/>
            <w:right w:val="none" w:sz="0" w:space="0" w:color="auto"/>
          </w:divBdr>
          <w:divsChild>
            <w:div w:id="241720947">
              <w:marLeft w:val="0"/>
              <w:marRight w:val="0"/>
              <w:marTop w:val="0"/>
              <w:marBottom w:val="0"/>
              <w:divBdr>
                <w:top w:val="none" w:sz="0" w:space="0" w:color="auto"/>
                <w:left w:val="none" w:sz="0" w:space="0" w:color="auto"/>
                <w:bottom w:val="none" w:sz="0" w:space="0" w:color="auto"/>
                <w:right w:val="none" w:sz="0" w:space="0" w:color="auto"/>
              </w:divBdr>
              <w:divsChild>
                <w:div w:id="854732743">
                  <w:marLeft w:val="0"/>
                  <w:marRight w:val="0"/>
                  <w:marTop w:val="0"/>
                  <w:marBottom w:val="0"/>
                  <w:divBdr>
                    <w:top w:val="none" w:sz="0" w:space="0" w:color="auto"/>
                    <w:left w:val="none" w:sz="0" w:space="0" w:color="auto"/>
                    <w:bottom w:val="none" w:sz="0" w:space="0" w:color="auto"/>
                    <w:right w:val="none" w:sz="0" w:space="0" w:color="auto"/>
                  </w:divBdr>
                  <w:divsChild>
                    <w:div w:id="1503812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85714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selbsthilfefreundlichkeit.de" TargetMode="Externa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footnotes" Target="footnotes.xml"/><Relationship Id="rId12" Type="http://schemas.openxmlformats.org/officeDocument/2006/relationships/hyperlink" Target="http://www.selbsthilfefreundlichkeit.de" TargetMode="External"/><Relationship Id="rId17" Type="http://schemas.openxmlformats.org/officeDocument/2006/relationships/header" Target="header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www.teilhabeberatung.de"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amsel.de/multiple-sklerose-erklaerfilme/ms-reha.html" TargetMode="External"/><Relationship Id="rId24" Type="http://schemas.openxmlformats.org/officeDocument/2006/relationships/glossaryDocument" Target="glossary/document.xml"/><Relationship Id="rId5" Type="http://schemas.openxmlformats.org/officeDocument/2006/relationships/settings" Target="settings.xml"/><Relationship Id="rId15" Type="http://schemas.openxmlformats.org/officeDocument/2006/relationships/hyperlink" Target="http://www.sozialgesetzbuch-sgb.de/sgbix/32.html" TargetMode="External"/><Relationship Id="rId23" Type="http://schemas.openxmlformats.org/officeDocument/2006/relationships/fontTable" Target="fontTable.xml"/><Relationship Id="rId10" Type="http://schemas.openxmlformats.org/officeDocument/2006/relationships/hyperlink" Target="https://www.bar-frankfurt.de/datenbanken-verzeichnisse/rehastaettenverzeichnis/rehastaetten-suche/" TargetMode="External"/><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s://www.deutsche-rentenversicherung.de/Bund/de/Navigation/2_Rente_Reha/02_reha/03_nachsorge_selbsthilfe/selbsthilfegruppen_verbaende_node.html" TargetMode="External"/><Relationship Id="rId14" Type="http://schemas.openxmlformats.org/officeDocument/2006/relationships/hyperlink" Target="https://www.kbs.de/DE/05_medizinisches_netz/2_reha-kliniken/05_bad_driburg/_ueber-uns/selbsthilfe/node.html" TargetMode="External"/><Relationship Id="rId22" Type="http://schemas.openxmlformats.org/officeDocument/2006/relationships/footer" Target="footer3.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DefaultPlaceholder_1082065158"/>
        <w:category>
          <w:name w:val="Allgemein"/>
          <w:gallery w:val="placeholder"/>
        </w:category>
        <w:types>
          <w:type w:val="bbPlcHdr"/>
        </w:types>
        <w:behaviors>
          <w:behavior w:val="content"/>
        </w:behaviors>
        <w:guid w:val="{3E47706C-EE0F-4CB9-A8E1-20E59C1DE880}"/>
      </w:docPartPr>
      <w:docPartBody>
        <w:p w:rsidR="00883239" w:rsidRDefault="00883239">
          <w:r w:rsidRPr="007E078B">
            <w:rPr>
              <w:rStyle w:val="Platzhaltertext"/>
            </w:rPr>
            <w:t>Klicken Sie hier, um Text einzugeben.</w:t>
          </w:r>
        </w:p>
      </w:docPartBody>
    </w:docPart>
    <w:docPart>
      <w:docPartPr>
        <w:name w:val="63A19051485C4E3FA913BAE4500983FD"/>
        <w:category>
          <w:name w:val="Allgemein"/>
          <w:gallery w:val="placeholder"/>
        </w:category>
        <w:types>
          <w:type w:val="bbPlcHdr"/>
        </w:types>
        <w:behaviors>
          <w:behavior w:val="content"/>
        </w:behaviors>
        <w:guid w:val="{55FF448A-7BB7-40EA-AE2C-BB290032B15B}"/>
      </w:docPartPr>
      <w:docPartBody>
        <w:p w:rsidR="00802CA0" w:rsidRDefault="00BF2A11" w:rsidP="00BF2A11">
          <w:pPr>
            <w:pStyle w:val="63A19051485C4E3FA913BAE4500983FD"/>
          </w:pPr>
          <w:r w:rsidRPr="007E078B">
            <w:rPr>
              <w:rStyle w:val="Platzhaltertext"/>
            </w:rPr>
            <w:t>Klicken Sie hier, um Text einzugeben.</w:t>
          </w:r>
        </w:p>
      </w:docPartBody>
    </w:docPart>
    <w:docPart>
      <w:docPartPr>
        <w:name w:val="6C491178614042E3BCADD5F56E1703D6"/>
        <w:category>
          <w:name w:val="Allgemein"/>
          <w:gallery w:val="placeholder"/>
        </w:category>
        <w:types>
          <w:type w:val="bbPlcHdr"/>
        </w:types>
        <w:behaviors>
          <w:behavior w:val="content"/>
        </w:behaviors>
        <w:guid w:val="{23A80968-249E-422B-8C42-E707035D2293}"/>
      </w:docPartPr>
      <w:docPartBody>
        <w:p w:rsidR="00802CA0" w:rsidRDefault="00BF2A11" w:rsidP="00BF2A11">
          <w:pPr>
            <w:pStyle w:val="6C491178614042E3BCADD5F56E1703D6"/>
          </w:pPr>
          <w:r w:rsidRPr="007E078B">
            <w:rPr>
              <w:rStyle w:val="Platzhaltertext"/>
            </w:rPr>
            <w:t>Klicken Sie hier, um Text einzugeben.</w:t>
          </w:r>
        </w:p>
      </w:docPartBody>
    </w:docPart>
    <w:docPart>
      <w:docPartPr>
        <w:name w:val="E1301419D02A4465BCCD413394761851"/>
        <w:category>
          <w:name w:val="Allgemein"/>
          <w:gallery w:val="placeholder"/>
        </w:category>
        <w:types>
          <w:type w:val="bbPlcHdr"/>
        </w:types>
        <w:behaviors>
          <w:behavior w:val="content"/>
        </w:behaviors>
        <w:guid w:val="{10D913F5-92BC-47F0-8A62-D360C49FE296}"/>
      </w:docPartPr>
      <w:docPartBody>
        <w:p w:rsidR="00802CA0" w:rsidRDefault="00BF2A11" w:rsidP="00BF2A11">
          <w:pPr>
            <w:pStyle w:val="E1301419D02A4465BCCD413394761851"/>
          </w:pPr>
          <w:r w:rsidRPr="007E078B">
            <w:rPr>
              <w:rStyle w:val="Platzhaltertext"/>
            </w:rPr>
            <w:t>Klicken Sie hier, um Text einzugeben.</w:t>
          </w:r>
        </w:p>
      </w:docPartBody>
    </w:docPart>
    <w:docPart>
      <w:docPartPr>
        <w:name w:val="9BDA389BB563482B9D874A2CE9EA894F"/>
        <w:category>
          <w:name w:val="Allgemein"/>
          <w:gallery w:val="placeholder"/>
        </w:category>
        <w:types>
          <w:type w:val="bbPlcHdr"/>
        </w:types>
        <w:behaviors>
          <w:behavior w:val="content"/>
        </w:behaviors>
        <w:guid w:val="{54B7B2FA-FCF6-4C60-816B-5B775C91EDD7}"/>
      </w:docPartPr>
      <w:docPartBody>
        <w:p w:rsidR="00445A15" w:rsidRDefault="002F1A4B" w:rsidP="002F1A4B">
          <w:pPr>
            <w:pStyle w:val="9BDA389BB563482B9D874A2CE9EA894F"/>
          </w:pPr>
          <w:r w:rsidRPr="007E078B">
            <w:rPr>
              <w:rStyle w:val="Platzhaltertext"/>
            </w:rPr>
            <w:t>Klicken Sie hier, um Text einzugeben.</w:t>
          </w:r>
        </w:p>
      </w:docPartBody>
    </w:docPart>
    <w:docPart>
      <w:docPartPr>
        <w:name w:val="665295492E164194B39414098BC618A4"/>
        <w:category>
          <w:name w:val="Allgemein"/>
          <w:gallery w:val="placeholder"/>
        </w:category>
        <w:types>
          <w:type w:val="bbPlcHdr"/>
        </w:types>
        <w:behaviors>
          <w:behavior w:val="content"/>
        </w:behaviors>
        <w:guid w:val="{485055AA-6C2F-4711-8172-D32D2976E282}"/>
      </w:docPartPr>
      <w:docPartBody>
        <w:p w:rsidR="0044762D" w:rsidRDefault="0044762D" w:rsidP="0044762D">
          <w:pPr>
            <w:pStyle w:val="665295492E164194B39414098BC618A4"/>
          </w:pPr>
          <w:r w:rsidRPr="007E078B">
            <w:rPr>
              <w:rStyle w:val="Platzhaltertext"/>
            </w:rPr>
            <w:t>Klicken Sie hier, um Text einzugeben.</w:t>
          </w:r>
        </w:p>
      </w:docPartBody>
    </w:docPart>
    <w:docPart>
      <w:docPartPr>
        <w:name w:val="253E639D088242C6A39A627AA1B7E9FE"/>
        <w:category>
          <w:name w:val="Allgemein"/>
          <w:gallery w:val="placeholder"/>
        </w:category>
        <w:types>
          <w:type w:val="bbPlcHdr"/>
        </w:types>
        <w:behaviors>
          <w:behavior w:val="content"/>
        </w:behaviors>
        <w:guid w:val="{15FBEA37-DC8F-4D94-9A6E-4C49085FDBE4}"/>
      </w:docPartPr>
      <w:docPartBody>
        <w:p w:rsidR="0044762D" w:rsidRDefault="0044762D" w:rsidP="0044762D">
          <w:pPr>
            <w:pStyle w:val="253E639D088242C6A39A627AA1B7E9FE"/>
          </w:pPr>
          <w:r w:rsidRPr="007E078B">
            <w:rPr>
              <w:rStyle w:val="Platzhaltertext"/>
            </w:rPr>
            <w:t>Klicken Sie hier, um Text einzugeben.</w:t>
          </w:r>
        </w:p>
      </w:docPartBody>
    </w:docPart>
    <w:docPart>
      <w:docPartPr>
        <w:name w:val="BAF596BEB078438C8014D4FC60CE3A2F"/>
        <w:category>
          <w:name w:val="Allgemein"/>
          <w:gallery w:val="placeholder"/>
        </w:category>
        <w:types>
          <w:type w:val="bbPlcHdr"/>
        </w:types>
        <w:behaviors>
          <w:behavior w:val="content"/>
        </w:behaviors>
        <w:guid w:val="{1CBE2DE2-B630-48BB-AFA0-E4C1D4D7E3C5}"/>
      </w:docPartPr>
      <w:docPartBody>
        <w:p w:rsidR="0044762D" w:rsidRDefault="0044762D" w:rsidP="0044762D">
          <w:pPr>
            <w:pStyle w:val="BAF596BEB078438C8014D4FC60CE3A2F"/>
          </w:pPr>
          <w:r w:rsidRPr="007E078B">
            <w:rPr>
              <w:rStyle w:val="Platzhaltertext"/>
            </w:rPr>
            <w:t>Klick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Univers-Condensed">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AdvPS_THGULREG">
    <w:panose1 w:val="00000000000000000000"/>
    <w:charset w:val="00"/>
    <w:family w:val="auto"/>
    <w:notTrueType/>
    <w:pitch w:val="default"/>
    <w:sig w:usb0="00000003" w:usb1="00000000" w:usb2="00000000" w:usb3="00000000" w:csb0="00000001" w:csb1="00000000"/>
  </w:font>
  <w:font w:name="TimesNewRomanPSMT">
    <w:panose1 w:val="00000000000000000000"/>
    <w:charset w:val="00"/>
    <w:family w:val="roman"/>
    <w:notTrueType/>
    <w:pitch w:val="default"/>
    <w:sig w:usb0="00000003" w:usb1="00000000" w:usb2="00000000" w:usb3="00000000" w:csb0="00000001" w:csb1="00000000"/>
  </w:font>
  <w:font w:name="AdvPS_gure">
    <w:panose1 w:val="00000000000000000000"/>
    <w:charset w:val="00"/>
    <w:family w:val="auto"/>
    <w:notTrueType/>
    <w:pitch w:val="default"/>
    <w:sig w:usb0="00000003" w:usb1="00000000" w:usb2="00000000" w:usb3="00000000" w:csb0="00000001" w:csb1="00000000"/>
  </w:font>
  <w:font w:name="Times-Roman">
    <w:panose1 w:val="00000000000000000000"/>
    <w:charset w:val="00"/>
    <w:family w:val="roman"/>
    <w:notTrueType/>
    <w:pitch w:val="default"/>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83239"/>
    <w:rsid w:val="001104C5"/>
    <w:rsid w:val="00195672"/>
    <w:rsid w:val="002F1A4B"/>
    <w:rsid w:val="00445A15"/>
    <w:rsid w:val="0044762D"/>
    <w:rsid w:val="004F4430"/>
    <w:rsid w:val="0055042B"/>
    <w:rsid w:val="00617B3C"/>
    <w:rsid w:val="00802CA0"/>
    <w:rsid w:val="00883239"/>
    <w:rsid w:val="009F08AE"/>
    <w:rsid w:val="00A9495E"/>
    <w:rsid w:val="00BF2A1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de-DE" w:eastAsia="de-D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44762D"/>
    <w:rPr>
      <w:color w:val="808080"/>
    </w:rPr>
  </w:style>
  <w:style w:type="paragraph" w:customStyle="1" w:styleId="084530ACABEF49B4A6F0F4008F371532">
    <w:name w:val="084530ACABEF49B4A6F0F4008F371532"/>
    <w:rsid w:val="00883239"/>
  </w:style>
  <w:style w:type="paragraph" w:customStyle="1" w:styleId="2FC974E8169E46D4B97DAD6D6D5D12F6">
    <w:name w:val="2FC974E8169E46D4B97DAD6D6D5D12F6"/>
    <w:rsid w:val="00883239"/>
  </w:style>
  <w:style w:type="paragraph" w:customStyle="1" w:styleId="2CBE6D67C7454211A5B1F95ED11AC3DA">
    <w:name w:val="2CBE6D67C7454211A5B1F95ED11AC3DA"/>
    <w:rsid w:val="00883239"/>
  </w:style>
  <w:style w:type="paragraph" w:customStyle="1" w:styleId="E47CF56332514EB3B2B2E8F5F854AC9C">
    <w:name w:val="E47CF56332514EB3B2B2E8F5F854AC9C"/>
    <w:rsid w:val="00883239"/>
  </w:style>
  <w:style w:type="paragraph" w:customStyle="1" w:styleId="868EBB8EB35747DD8C9656BE09CC8B6E">
    <w:name w:val="868EBB8EB35747DD8C9656BE09CC8B6E"/>
    <w:rsid w:val="00883239"/>
  </w:style>
  <w:style w:type="paragraph" w:customStyle="1" w:styleId="6E673D8820D34578B0251D79A458F3C3">
    <w:name w:val="6E673D8820D34578B0251D79A458F3C3"/>
    <w:rsid w:val="00883239"/>
  </w:style>
  <w:style w:type="paragraph" w:customStyle="1" w:styleId="2BE520E8303547A3B0401CEE5F200048">
    <w:name w:val="2BE520E8303547A3B0401CEE5F200048"/>
    <w:rsid w:val="00883239"/>
  </w:style>
  <w:style w:type="paragraph" w:customStyle="1" w:styleId="605DF572D8094AD89D3CE1B784F43F1A">
    <w:name w:val="605DF572D8094AD89D3CE1B784F43F1A"/>
    <w:rsid w:val="00BF2A11"/>
  </w:style>
  <w:style w:type="paragraph" w:customStyle="1" w:styleId="C943A13569AE442FB42DC46E37181452">
    <w:name w:val="C943A13569AE442FB42DC46E37181452"/>
    <w:rsid w:val="00BF2A11"/>
  </w:style>
  <w:style w:type="paragraph" w:customStyle="1" w:styleId="896AA3B35A8B47E3B61214EA0F565B82">
    <w:name w:val="896AA3B35A8B47E3B61214EA0F565B82"/>
    <w:rsid w:val="00BF2A11"/>
  </w:style>
  <w:style w:type="paragraph" w:customStyle="1" w:styleId="F4FCADF3830A430CB80B770B179FB36E">
    <w:name w:val="F4FCADF3830A430CB80B770B179FB36E"/>
    <w:rsid w:val="00BF2A11"/>
  </w:style>
  <w:style w:type="paragraph" w:customStyle="1" w:styleId="63A19051485C4E3FA913BAE4500983FD">
    <w:name w:val="63A19051485C4E3FA913BAE4500983FD"/>
    <w:rsid w:val="00BF2A11"/>
  </w:style>
  <w:style w:type="paragraph" w:customStyle="1" w:styleId="6C491178614042E3BCADD5F56E1703D6">
    <w:name w:val="6C491178614042E3BCADD5F56E1703D6"/>
    <w:rsid w:val="00BF2A11"/>
  </w:style>
  <w:style w:type="paragraph" w:customStyle="1" w:styleId="DB0375F9D6B94712B53F552571F839A6">
    <w:name w:val="DB0375F9D6B94712B53F552571F839A6"/>
    <w:rsid w:val="00BF2A11"/>
  </w:style>
  <w:style w:type="paragraph" w:customStyle="1" w:styleId="E1301419D02A4465BCCD413394761851">
    <w:name w:val="E1301419D02A4465BCCD413394761851"/>
    <w:rsid w:val="00BF2A11"/>
  </w:style>
  <w:style w:type="paragraph" w:customStyle="1" w:styleId="E1483A01BDA14BE082E322049748F8FC">
    <w:name w:val="E1483A01BDA14BE082E322049748F8FC"/>
    <w:rsid w:val="00BF2A11"/>
  </w:style>
  <w:style w:type="paragraph" w:customStyle="1" w:styleId="E234EE7E8A3D49468BF32AC41401E26F">
    <w:name w:val="E234EE7E8A3D49468BF32AC41401E26F"/>
    <w:rsid w:val="00BF2A11"/>
  </w:style>
  <w:style w:type="paragraph" w:customStyle="1" w:styleId="2F5068272F5C427085CA5C5A9DBB857A">
    <w:name w:val="2F5068272F5C427085CA5C5A9DBB857A"/>
    <w:rsid w:val="00BF2A11"/>
  </w:style>
  <w:style w:type="paragraph" w:customStyle="1" w:styleId="099235A7A351447787AA0F565BC11E5C">
    <w:name w:val="099235A7A351447787AA0F565BC11E5C"/>
    <w:rsid w:val="00BF2A11"/>
  </w:style>
  <w:style w:type="paragraph" w:customStyle="1" w:styleId="26DB20B2238D4D5AAA1EA7C47EC0AF83">
    <w:name w:val="26DB20B2238D4D5AAA1EA7C47EC0AF83"/>
    <w:rsid w:val="00BF2A11"/>
  </w:style>
  <w:style w:type="paragraph" w:customStyle="1" w:styleId="FAED644C4DA649ED937352E006AD9138">
    <w:name w:val="FAED644C4DA649ED937352E006AD9138"/>
    <w:rsid w:val="00BF2A11"/>
  </w:style>
  <w:style w:type="paragraph" w:customStyle="1" w:styleId="801426DCADFC4166B4CD63392D044C90">
    <w:name w:val="801426DCADFC4166B4CD63392D044C90"/>
    <w:rsid w:val="00BF2A11"/>
  </w:style>
  <w:style w:type="paragraph" w:customStyle="1" w:styleId="563DA8AF36114594AD0BB0DB20791F09">
    <w:name w:val="563DA8AF36114594AD0BB0DB20791F09"/>
    <w:rsid w:val="00BF2A11"/>
  </w:style>
  <w:style w:type="paragraph" w:customStyle="1" w:styleId="214EDD2C4FC44B4596D304FB2DB98DCF">
    <w:name w:val="214EDD2C4FC44B4596D304FB2DB98DCF"/>
    <w:rsid w:val="00BF2A11"/>
  </w:style>
  <w:style w:type="paragraph" w:customStyle="1" w:styleId="F8D43DFF1ADB48318C7719BED88A5939">
    <w:name w:val="F8D43DFF1ADB48318C7719BED88A5939"/>
    <w:rsid w:val="00BF2A11"/>
  </w:style>
  <w:style w:type="paragraph" w:customStyle="1" w:styleId="F496063B735C49C59D31F541D92A1315">
    <w:name w:val="F496063B735C49C59D31F541D92A1315"/>
    <w:rsid w:val="00BF2A11"/>
  </w:style>
  <w:style w:type="paragraph" w:customStyle="1" w:styleId="F5E219B4AF93491BA5AC0D3F669B1268">
    <w:name w:val="F5E219B4AF93491BA5AC0D3F669B1268"/>
    <w:rsid w:val="00BF2A11"/>
  </w:style>
  <w:style w:type="paragraph" w:customStyle="1" w:styleId="6DB3272B71BE4F4B87D2C6FA5FB38DF3">
    <w:name w:val="6DB3272B71BE4F4B87D2C6FA5FB38DF3"/>
    <w:rsid w:val="00BF2A11"/>
  </w:style>
  <w:style w:type="paragraph" w:customStyle="1" w:styleId="3E085A64F89A4AD3B0B43026D8AEF51C">
    <w:name w:val="3E085A64F89A4AD3B0B43026D8AEF51C"/>
    <w:rsid w:val="00BF2A11"/>
  </w:style>
  <w:style w:type="paragraph" w:customStyle="1" w:styleId="8AE5BC960E894DC8B08990E013268B7D">
    <w:name w:val="8AE5BC960E894DC8B08990E013268B7D"/>
    <w:rsid w:val="00BF2A11"/>
  </w:style>
  <w:style w:type="paragraph" w:customStyle="1" w:styleId="7ED969DD38C64A3183DE081BAC13835A">
    <w:name w:val="7ED969DD38C64A3183DE081BAC13835A"/>
    <w:rsid w:val="002F1A4B"/>
  </w:style>
  <w:style w:type="paragraph" w:customStyle="1" w:styleId="CF220F0EDFFE4EFDBD9568915FA29407">
    <w:name w:val="CF220F0EDFFE4EFDBD9568915FA29407"/>
    <w:rsid w:val="002F1A4B"/>
  </w:style>
  <w:style w:type="paragraph" w:customStyle="1" w:styleId="D9238A0F64CF45B8837B396C149E57D6">
    <w:name w:val="D9238A0F64CF45B8837B396C149E57D6"/>
    <w:rsid w:val="002F1A4B"/>
  </w:style>
  <w:style w:type="paragraph" w:customStyle="1" w:styleId="E1BD3AE4DC6A4BE6919EA89312DACBB1">
    <w:name w:val="E1BD3AE4DC6A4BE6919EA89312DACBB1"/>
    <w:rsid w:val="002F1A4B"/>
  </w:style>
  <w:style w:type="paragraph" w:customStyle="1" w:styleId="E63DA7CDE49D44F1BA309603B807C4B3">
    <w:name w:val="E63DA7CDE49D44F1BA309603B807C4B3"/>
    <w:rsid w:val="002F1A4B"/>
  </w:style>
  <w:style w:type="paragraph" w:customStyle="1" w:styleId="AA7B8BCCAD604A7EBD473B9DBA0C358B">
    <w:name w:val="AA7B8BCCAD604A7EBD473B9DBA0C358B"/>
    <w:rsid w:val="002F1A4B"/>
  </w:style>
  <w:style w:type="paragraph" w:customStyle="1" w:styleId="ADFAFA8F8C1A480994ED4A43B337DAB0">
    <w:name w:val="ADFAFA8F8C1A480994ED4A43B337DAB0"/>
    <w:rsid w:val="002F1A4B"/>
  </w:style>
  <w:style w:type="paragraph" w:customStyle="1" w:styleId="9BDA389BB563482B9D874A2CE9EA894F">
    <w:name w:val="9BDA389BB563482B9D874A2CE9EA894F"/>
    <w:rsid w:val="002F1A4B"/>
  </w:style>
  <w:style w:type="paragraph" w:customStyle="1" w:styleId="922613305F2C468AA6944A139C8932A8">
    <w:name w:val="922613305F2C468AA6944A139C8932A8"/>
    <w:rsid w:val="002F1A4B"/>
  </w:style>
  <w:style w:type="paragraph" w:customStyle="1" w:styleId="D801B6A392F247B595DCB42AE23D381C">
    <w:name w:val="D801B6A392F247B595DCB42AE23D381C"/>
    <w:rsid w:val="002F1A4B"/>
  </w:style>
  <w:style w:type="paragraph" w:customStyle="1" w:styleId="BEF12CF3553143DEAE445C4C2BDE7FEB">
    <w:name w:val="BEF12CF3553143DEAE445C4C2BDE7FEB"/>
    <w:rsid w:val="002F1A4B"/>
  </w:style>
  <w:style w:type="paragraph" w:customStyle="1" w:styleId="D754E9E46644421AA7BF5B42E9E27BA2">
    <w:name w:val="D754E9E46644421AA7BF5B42E9E27BA2"/>
    <w:rsid w:val="002F1A4B"/>
  </w:style>
  <w:style w:type="paragraph" w:customStyle="1" w:styleId="598A463F845B498ABCA7E70CA4ADF1EF">
    <w:name w:val="598A463F845B498ABCA7E70CA4ADF1EF"/>
    <w:rsid w:val="002F1A4B"/>
  </w:style>
  <w:style w:type="paragraph" w:customStyle="1" w:styleId="2C35D674E23849F9B36F1F64F8E43019">
    <w:name w:val="2C35D674E23849F9B36F1F64F8E43019"/>
    <w:rsid w:val="002F1A4B"/>
  </w:style>
  <w:style w:type="paragraph" w:customStyle="1" w:styleId="3675961FE49347E5AB3E712C0B3D3150">
    <w:name w:val="3675961FE49347E5AB3E712C0B3D3150"/>
    <w:rsid w:val="00445A15"/>
  </w:style>
  <w:style w:type="paragraph" w:customStyle="1" w:styleId="3DF7B158A39C46728CB2B44EC4AD1687">
    <w:name w:val="3DF7B158A39C46728CB2B44EC4AD1687"/>
    <w:rsid w:val="0044762D"/>
  </w:style>
  <w:style w:type="paragraph" w:customStyle="1" w:styleId="5EE70AC72FCE4BEEB4112C16A0978148">
    <w:name w:val="5EE70AC72FCE4BEEB4112C16A0978148"/>
    <w:rsid w:val="0044762D"/>
  </w:style>
  <w:style w:type="paragraph" w:customStyle="1" w:styleId="753B55448B15485385F0ECCAC133B615">
    <w:name w:val="753B55448B15485385F0ECCAC133B615"/>
    <w:rsid w:val="0044762D"/>
  </w:style>
  <w:style w:type="paragraph" w:customStyle="1" w:styleId="120E8A45734E43B2A89DFB7B47A8C71A">
    <w:name w:val="120E8A45734E43B2A89DFB7B47A8C71A"/>
    <w:rsid w:val="0044762D"/>
  </w:style>
  <w:style w:type="paragraph" w:customStyle="1" w:styleId="665295492E164194B39414098BC618A4">
    <w:name w:val="665295492E164194B39414098BC618A4"/>
    <w:rsid w:val="0044762D"/>
  </w:style>
  <w:style w:type="paragraph" w:customStyle="1" w:styleId="DBB0B935EC16478EBF746DEA9BA2C2BD">
    <w:name w:val="DBB0B935EC16478EBF746DEA9BA2C2BD"/>
    <w:rsid w:val="0044762D"/>
  </w:style>
  <w:style w:type="paragraph" w:customStyle="1" w:styleId="456EE727804D41DAAEA74BB8CF2AD551">
    <w:name w:val="456EE727804D41DAAEA74BB8CF2AD551"/>
    <w:rsid w:val="0044762D"/>
  </w:style>
  <w:style w:type="paragraph" w:customStyle="1" w:styleId="5EB9A741C569411D8E48F297C4C7D675">
    <w:name w:val="5EB9A741C569411D8E48F297C4C7D675"/>
    <w:rsid w:val="0044762D"/>
  </w:style>
  <w:style w:type="paragraph" w:customStyle="1" w:styleId="6F2A437D672D49B6ABD60DDBF2971DD5">
    <w:name w:val="6F2A437D672D49B6ABD60DDBF2971DD5"/>
    <w:rsid w:val="0044762D"/>
  </w:style>
  <w:style w:type="paragraph" w:customStyle="1" w:styleId="906B1E5660914DF594BC6533EF78EDC2">
    <w:name w:val="906B1E5660914DF594BC6533EF78EDC2"/>
    <w:rsid w:val="0044762D"/>
  </w:style>
  <w:style w:type="paragraph" w:customStyle="1" w:styleId="253E639D088242C6A39A627AA1B7E9FE">
    <w:name w:val="253E639D088242C6A39A627AA1B7E9FE"/>
    <w:rsid w:val="0044762D"/>
  </w:style>
  <w:style w:type="paragraph" w:customStyle="1" w:styleId="BAF596BEB078438C8014D4FC60CE3A2F">
    <w:name w:val="BAF596BEB078438C8014D4FC60CE3A2F"/>
    <w:rsid w:val="0044762D"/>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DE" w:eastAsia="de-D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44762D"/>
    <w:rPr>
      <w:color w:val="808080"/>
    </w:rPr>
  </w:style>
  <w:style w:type="paragraph" w:customStyle="1" w:styleId="084530ACABEF49B4A6F0F4008F371532">
    <w:name w:val="084530ACABEF49B4A6F0F4008F371532"/>
    <w:rsid w:val="00883239"/>
  </w:style>
  <w:style w:type="paragraph" w:customStyle="1" w:styleId="2FC974E8169E46D4B97DAD6D6D5D12F6">
    <w:name w:val="2FC974E8169E46D4B97DAD6D6D5D12F6"/>
    <w:rsid w:val="00883239"/>
  </w:style>
  <w:style w:type="paragraph" w:customStyle="1" w:styleId="2CBE6D67C7454211A5B1F95ED11AC3DA">
    <w:name w:val="2CBE6D67C7454211A5B1F95ED11AC3DA"/>
    <w:rsid w:val="00883239"/>
  </w:style>
  <w:style w:type="paragraph" w:customStyle="1" w:styleId="E47CF56332514EB3B2B2E8F5F854AC9C">
    <w:name w:val="E47CF56332514EB3B2B2E8F5F854AC9C"/>
    <w:rsid w:val="00883239"/>
  </w:style>
  <w:style w:type="paragraph" w:customStyle="1" w:styleId="868EBB8EB35747DD8C9656BE09CC8B6E">
    <w:name w:val="868EBB8EB35747DD8C9656BE09CC8B6E"/>
    <w:rsid w:val="00883239"/>
  </w:style>
  <w:style w:type="paragraph" w:customStyle="1" w:styleId="6E673D8820D34578B0251D79A458F3C3">
    <w:name w:val="6E673D8820D34578B0251D79A458F3C3"/>
    <w:rsid w:val="00883239"/>
  </w:style>
  <w:style w:type="paragraph" w:customStyle="1" w:styleId="2BE520E8303547A3B0401CEE5F200048">
    <w:name w:val="2BE520E8303547A3B0401CEE5F200048"/>
    <w:rsid w:val="00883239"/>
  </w:style>
  <w:style w:type="paragraph" w:customStyle="1" w:styleId="605DF572D8094AD89D3CE1B784F43F1A">
    <w:name w:val="605DF572D8094AD89D3CE1B784F43F1A"/>
    <w:rsid w:val="00BF2A11"/>
  </w:style>
  <w:style w:type="paragraph" w:customStyle="1" w:styleId="C943A13569AE442FB42DC46E37181452">
    <w:name w:val="C943A13569AE442FB42DC46E37181452"/>
    <w:rsid w:val="00BF2A11"/>
  </w:style>
  <w:style w:type="paragraph" w:customStyle="1" w:styleId="896AA3B35A8B47E3B61214EA0F565B82">
    <w:name w:val="896AA3B35A8B47E3B61214EA0F565B82"/>
    <w:rsid w:val="00BF2A11"/>
  </w:style>
  <w:style w:type="paragraph" w:customStyle="1" w:styleId="F4FCADF3830A430CB80B770B179FB36E">
    <w:name w:val="F4FCADF3830A430CB80B770B179FB36E"/>
    <w:rsid w:val="00BF2A11"/>
  </w:style>
  <w:style w:type="paragraph" w:customStyle="1" w:styleId="63A19051485C4E3FA913BAE4500983FD">
    <w:name w:val="63A19051485C4E3FA913BAE4500983FD"/>
    <w:rsid w:val="00BF2A11"/>
  </w:style>
  <w:style w:type="paragraph" w:customStyle="1" w:styleId="6C491178614042E3BCADD5F56E1703D6">
    <w:name w:val="6C491178614042E3BCADD5F56E1703D6"/>
    <w:rsid w:val="00BF2A11"/>
  </w:style>
  <w:style w:type="paragraph" w:customStyle="1" w:styleId="DB0375F9D6B94712B53F552571F839A6">
    <w:name w:val="DB0375F9D6B94712B53F552571F839A6"/>
    <w:rsid w:val="00BF2A11"/>
  </w:style>
  <w:style w:type="paragraph" w:customStyle="1" w:styleId="E1301419D02A4465BCCD413394761851">
    <w:name w:val="E1301419D02A4465BCCD413394761851"/>
    <w:rsid w:val="00BF2A11"/>
  </w:style>
  <w:style w:type="paragraph" w:customStyle="1" w:styleId="E1483A01BDA14BE082E322049748F8FC">
    <w:name w:val="E1483A01BDA14BE082E322049748F8FC"/>
    <w:rsid w:val="00BF2A11"/>
  </w:style>
  <w:style w:type="paragraph" w:customStyle="1" w:styleId="E234EE7E8A3D49468BF32AC41401E26F">
    <w:name w:val="E234EE7E8A3D49468BF32AC41401E26F"/>
    <w:rsid w:val="00BF2A11"/>
  </w:style>
  <w:style w:type="paragraph" w:customStyle="1" w:styleId="2F5068272F5C427085CA5C5A9DBB857A">
    <w:name w:val="2F5068272F5C427085CA5C5A9DBB857A"/>
    <w:rsid w:val="00BF2A11"/>
  </w:style>
  <w:style w:type="paragraph" w:customStyle="1" w:styleId="099235A7A351447787AA0F565BC11E5C">
    <w:name w:val="099235A7A351447787AA0F565BC11E5C"/>
    <w:rsid w:val="00BF2A11"/>
  </w:style>
  <w:style w:type="paragraph" w:customStyle="1" w:styleId="26DB20B2238D4D5AAA1EA7C47EC0AF83">
    <w:name w:val="26DB20B2238D4D5AAA1EA7C47EC0AF83"/>
    <w:rsid w:val="00BF2A11"/>
  </w:style>
  <w:style w:type="paragraph" w:customStyle="1" w:styleId="FAED644C4DA649ED937352E006AD9138">
    <w:name w:val="FAED644C4DA649ED937352E006AD9138"/>
    <w:rsid w:val="00BF2A11"/>
  </w:style>
  <w:style w:type="paragraph" w:customStyle="1" w:styleId="801426DCADFC4166B4CD63392D044C90">
    <w:name w:val="801426DCADFC4166B4CD63392D044C90"/>
    <w:rsid w:val="00BF2A11"/>
  </w:style>
  <w:style w:type="paragraph" w:customStyle="1" w:styleId="563DA8AF36114594AD0BB0DB20791F09">
    <w:name w:val="563DA8AF36114594AD0BB0DB20791F09"/>
    <w:rsid w:val="00BF2A11"/>
  </w:style>
  <w:style w:type="paragraph" w:customStyle="1" w:styleId="214EDD2C4FC44B4596D304FB2DB98DCF">
    <w:name w:val="214EDD2C4FC44B4596D304FB2DB98DCF"/>
    <w:rsid w:val="00BF2A11"/>
  </w:style>
  <w:style w:type="paragraph" w:customStyle="1" w:styleId="F8D43DFF1ADB48318C7719BED88A5939">
    <w:name w:val="F8D43DFF1ADB48318C7719BED88A5939"/>
    <w:rsid w:val="00BF2A11"/>
  </w:style>
  <w:style w:type="paragraph" w:customStyle="1" w:styleId="F496063B735C49C59D31F541D92A1315">
    <w:name w:val="F496063B735C49C59D31F541D92A1315"/>
    <w:rsid w:val="00BF2A11"/>
  </w:style>
  <w:style w:type="paragraph" w:customStyle="1" w:styleId="F5E219B4AF93491BA5AC0D3F669B1268">
    <w:name w:val="F5E219B4AF93491BA5AC0D3F669B1268"/>
    <w:rsid w:val="00BF2A11"/>
  </w:style>
  <w:style w:type="paragraph" w:customStyle="1" w:styleId="6DB3272B71BE4F4B87D2C6FA5FB38DF3">
    <w:name w:val="6DB3272B71BE4F4B87D2C6FA5FB38DF3"/>
    <w:rsid w:val="00BF2A11"/>
  </w:style>
  <w:style w:type="paragraph" w:customStyle="1" w:styleId="3E085A64F89A4AD3B0B43026D8AEF51C">
    <w:name w:val="3E085A64F89A4AD3B0B43026D8AEF51C"/>
    <w:rsid w:val="00BF2A11"/>
  </w:style>
  <w:style w:type="paragraph" w:customStyle="1" w:styleId="8AE5BC960E894DC8B08990E013268B7D">
    <w:name w:val="8AE5BC960E894DC8B08990E013268B7D"/>
    <w:rsid w:val="00BF2A11"/>
  </w:style>
  <w:style w:type="paragraph" w:customStyle="1" w:styleId="7ED969DD38C64A3183DE081BAC13835A">
    <w:name w:val="7ED969DD38C64A3183DE081BAC13835A"/>
    <w:rsid w:val="002F1A4B"/>
  </w:style>
  <w:style w:type="paragraph" w:customStyle="1" w:styleId="CF220F0EDFFE4EFDBD9568915FA29407">
    <w:name w:val="CF220F0EDFFE4EFDBD9568915FA29407"/>
    <w:rsid w:val="002F1A4B"/>
  </w:style>
  <w:style w:type="paragraph" w:customStyle="1" w:styleId="D9238A0F64CF45B8837B396C149E57D6">
    <w:name w:val="D9238A0F64CF45B8837B396C149E57D6"/>
    <w:rsid w:val="002F1A4B"/>
  </w:style>
  <w:style w:type="paragraph" w:customStyle="1" w:styleId="E1BD3AE4DC6A4BE6919EA89312DACBB1">
    <w:name w:val="E1BD3AE4DC6A4BE6919EA89312DACBB1"/>
    <w:rsid w:val="002F1A4B"/>
  </w:style>
  <w:style w:type="paragraph" w:customStyle="1" w:styleId="E63DA7CDE49D44F1BA309603B807C4B3">
    <w:name w:val="E63DA7CDE49D44F1BA309603B807C4B3"/>
    <w:rsid w:val="002F1A4B"/>
  </w:style>
  <w:style w:type="paragraph" w:customStyle="1" w:styleId="AA7B8BCCAD604A7EBD473B9DBA0C358B">
    <w:name w:val="AA7B8BCCAD604A7EBD473B9DBA0C358B"/>
    <w:rsid w:val="002F1A4B"/>
  </w:style>
  <w:style w:type="paragraph" w:customStyle="1" w:styleId="ADFAFA8F8C1A480994ED4A43B337DAB0">
    <w:name w:val="ADFAFA8F8C1A480994ED4A43B337DAB0"/>
    <w:rsid w:val="002F1A4B"/>
  </w:style>
  <w:style w:type="paragraph" w:customStyle="1" w:styleId="9BDA389BB563482B9D874A2CE9EA894F">
    <w:name w:val="9BDA389BB563482B9D874A2CE9EA894F"/>
    <w:rsid w:val="002F1A4B"/>
  </w:style>
  <w:style w:type="paragraph" w:customStyle="1" w:styleId="922613305F2C468AA6944A139C8932A8">
    <w:name w:val="922613305F2C468AA6944A139C8932A8"/>
    <w:rsid w:val="002F1A4B"/>
  </w:style>
  <w:style w:type="paragraph" w:customStyle="1" w:styleId="D801B6A392F247B595DCB42AE23D381C">
    <w:name w:val="D801B6A392F247B595DCB42AE23D381C"/>
    <w:rsid w:val="002F1A4B"/>
  </w:style>
  <w:style w:type="paragraph" w:customStyle="1" w:styleId="BEF12CF3553143DEAE445C4C2BDE7FEB">
    <w:name w:val="BEF12CF3553143DEAE445C4C2BDE7FEB"/>
    <w:rsid w:val="002F1A4B"/>
  </w:style>
  <w:style w:type="paragraph" w:customStyle="1" w:styleId="D754E9E46644421AA7BF5B42E9E27BA2">
    <w:name w:val="D754E9E46644421AA7BF5B42E9E27BA2"/>
    <w:rsid w:val="002F1A4B"/>
  </w:style>
  <w:style w:type="paragraph" w:customStyle="1" w:styleId="598A463F845B498ABCA7E70CA4ADF1EF">
    <w:name w:val="598A463F845B498ABCA7E70CA4ADF1EF"/>
    <w:rsid w:val="002F1A4B"/>
  </w:style>
  <w:style w:type="paragraph" w:customStyle="1" w:styleId="2C35D674E23849F9B36F1F64F8E43019">
    <w:name w:val="2C35D674E23849F9B36F1F64F8E43019"/>
    <w:rsid w:val="002F1A4B"/>
  </w:style>
  <w:style w:type="paragraph" w:customStyle="1" w:styleId="3675961FE49347E5AB3E712C0B3D3150">
    <w:name w:val="3675961FE49347E5AB3E712C0B3D3150"/>
    <w:rsid w:val="00445A15"/>
  </w:style>
  <w:style w:type="paragraph" w:customStyle="1" w:styleId="3DF7B158A39C46728CB2B44EC4AD1687">
    <w:name w:val="3DF7B158A39C46728CB2B44EC4AD1687"/>
    <w:rsid w:val="0044762D"/>
  </w:style>
  <w:style w:type="paragraph" w:customStyle="1" w:styleId="5EE70AC72FCE4BEEB4112C16A0978148">
    <w:name w:val="5EE70AC72FCE4BEEB4112C16A0978148"/>
    <w:rsid w:val="0044762D"/>
  </w:style>
  <w:style w:type="paragraph" w:customStyle="1" w:styleId="753B55448B15485385F0ECCAC133B615">
    <w:name w:val="753B55448B15485385F0ECCAC133B615"/>
    <w:rsid w:val="0044762D"/>
  </w:style>
  <w:style w:type="paragraph" w:customStyle="1" w:styleId="120E8A45734E43B2A89DFB7B47A8C71A">
    <w:name w:val="120E8A45734E43B2A89DFB7B47A8C71A"/>
    <w:rsid w:val="0044762D"/>
  </w:style>
  <w:style w:type="paragraph" w:customStyle="1" w:styleId="665295492E164194B39414098BC618A4">
    <w:name w:val="665295492E164194B39414098BC618A4"/>
    <w:rsid w:val="0044762D"/>
  </w:style>
  <w:style w:type="paragraph" w:customStyle="1" w:styleId="DBB0B935EC16478EBF746DEA9BA2C2BD">
    <w:name w:val="DBB0B935EC16478EBF746DEA9BA2C2BD"/>
    <w:rsid w:val="0044762D"/>
  </w:style>
  <w:style w:type="paragraph" w:customStyle="1" w:styleId="456EE727804D41DAAEA74BB8CF2AD551">
    <w:name w:val="456EE727804D41DAAEA74BB8CF2AD551"/>
    <w:rsid w:val="0044762D"/>
  </w:style>
  <w:style w:type="paragraph" w:customStyle="1" w:styleId="5EB9A741C569411D8E48F297C4C7D675">
    <w:name w:val="5EB9A741C569411D8E48F297C4C7D675"/>
    <w:rsid w:val="0044762D"/>
  </w:style>
  <w:style w:type="paragraph" w:customStyle="1" w:styleId="6F2A437D672D49B6ABD60DDBF2971DD5">
    <w:name w:val="6F2A437D672D49B6ABD60DDBF2971DD5"/>
    <w:rsid w:val="0044762D"/>
  </w:style>
  <w:style w:type="paragraph" w:customStyle="1" w:styleId="906B1E5660914DF594BC6533EF78EDC2">
    <w:name w:val="906B1E5660914DF594BC6533EF78EDC2"/>
    <w:rsid w:val="0044762D"/>
  </w:style>
  <w:style w:type="paragraph" w:customStyle="1" w:styleId="253E639D088242C6A39A627AA1B7E9FE">
    <w:name w:val="253E639D088242C6A39A627AA1B7E9FE"/>
    <w:rsid w:val="0044762D"/>
  </w:style>
  <w:style w:type="paragraph" w:customStyle="1" w:styleId="BAF596BEB078438C8014D4FC60CE3A2F">
    <w:name w:val="BAF596BEB078438C8014D4FC60CE3A2F"/>
    <w:rsid w:val="0044762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6B8677C-D9AC-4468-A009-89AAF33834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35969</Words>
  <Characters>226606</Characters>
  <Application>Microsoft Office Word</Application>
  <DocSecurity>4</DocSecurity>
  <Lines>1888</Lines>
  <Paragraphs>524</Paragraphs>
  <ScaleCrop>false</ScaleCrop>
  <HeadingPairs>
    <vt:vector size="2" baseType="variant">
      <vt:variant>
        <vt:lpstr>Titel</vt:lpstr>
      </vt:variant>
      <vt:variant>
        <vt:i4>1</vt:i4>
      </vt:variant>
    </vt:vector>
  </HeadingPairs>
  <TitlesOfParts>
    <vt:vector size="1" baseType="lpstr">
      <vt:lpstr>Selbsthilfe und Rehabilitation</vt:lpstr>
    </vt:vector>
  </TitlesOfParts>
  <Company>MHH</Company>
  <LinksUpToDate>false</LinksUpToDate>
  <CharactersWithSpaces>2620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lbsthilfe und Rehabilitation</dc:title>
  <dc:subject>Dr. Gabriele Seidel</dc:subject>
  <dc:creator>Dr. Gabriele Seidel</dc:creator>
  <cp:lastModifiedBy>petra</cp:lastModifiedBy>
  <cp:revision>2</cp:revision>
  <cp:lastPrinted>2018-05-02T10:51:00Z</cp:lastPrinted>
  <dcterms:created xsi:type="dcterms:W3CDTF">2018-07-23T07:41:00Z</dcterms:created>
  <dcterms:modified xsi:type="dcterms:W3CDTF">2018-07-23T0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SHG Rehakliniken</vt:lpwstr>
  </property>
  <property fmtid="{D5CDD505-2E9C-101B-9397-08002B2CF9AE}" pid="3" name="CitaviDocumentProperty_0">
    <vt:lpwstr>f1ed8f7d-1c65-4f06-ad48-3e96e725bea1</vt:lpwstr>
  </property>
  <property fmtid="{D5CDD505-2E9C-101B-9397-08002B2CF9AE}" pid="4" name="CitaviDocumentProperty_8">
    <vt:lpwstr>F:\Citavi\SHG Rehakliniken\SHG Rehakliniken.ctv6</vt:lpwstr>
  </property>
  <property fmtid="{D5CDD505-2E9C-101B-9397-08002B2CF9AE}" pid="5" name="CitaviDocumentProperty_6">
    <vt:lpwstr>True</vt:lpwstr>
  </property>
  <property fmtid="{D5CDD505-2E9C-101B-9397-08002B2CF9AE}" pid="6" name="CitaviDocumentProperty_1">
    <vt:lpwstr>6.0.1.6</vt:lpwstr>
  </property>
</Properties>
</file>